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IE"/>
        </w:rPr>
        <w:id w:val="117879023"/>
        <w:docPartObj>
          <w:docPartGallery w:val="Table of Contents"/>
          <w:docPartUnique/>
        </w:docPartObj>
      </w:sdtPr>
      <w:sdtEndPr>
        <w:rPr>
          <w:b/>
          <w:bCs/>
          <w:noProof/>
        </w:rPr>
      </w:sdtEndPr>
      <w:sdtContent>
        <w:p w14:paraId="17461C3B" w14:textId="6FB0A8A0" w:rsidR="00CF285C" w:rsidRDefault="00CF285C">
          <w:pPr>
            <w:pStyle w:val="TOCHeading"/>
          </w:pPr>
          <w:r>
            <w:t>Contents</w:t>
          </w:r>
        </w:p>
        <w:p w14:paraId="215C799C" w14:textId="0B15445C" w:rsidR="00343F6B" w:rsidRDefault="00CF285C">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6212011" w:history="1">
            <w:r w:rsidR="00343F6B" w:rsidRPr="00C3757F">
              <w:rPr>
                <w:rStyle w:val="Hyperlink"/>
                <w:noProof/>
              </w:rPr>
              <w:t>Table of Figures</w:t>
            </w:r>
            <w:r w:rsidR="00343F6B">
              <w:rPr>
                <w:noProof/>
                <w:webHidden/>
              </w:rPr>
              <w:tab/>
            </w:r>
            <w:r w:rsidR="00343F6B">
              <w:rPr>
                <w:noProof/>
                <w:webHidden/>
              </w:rPr>
              <w:fldChar w:fldCharType="begin"/>
            </w:r>
            <w:r w:rsidR="00343F6B">
              <w:rPr>
                <w:noProof/>
                <w:webHidden/>
              </w:rPr>
              <w:instrText xml:space="preserve"> PAGEREF _Toc116212011 \h </w:instrText>
            </w:r>
            <w:r w:rsidR="00343F6B">
              <w:rPr>
                <w:noProof/>
                <w:webHidden/>
              </w:rPr>
            </w:r>
            <w:r w:rsidR="00343F6B">
              <w:rPr>
                <w:noProof/>
                <w:webHidden/>
              </w:rPr>
              <w:fldChar w:fldCharType="separate"/>
            </w:r>
            <w:r w:rsidR="00343F6B">
              <w:rPr>
                <w:noProof/>
                <w:webHidden/>
              </w:rPr>
              <w:t>1</w:t>
            </w:r>
            <w:r w:rsidR="00343F6B">
              <w:rPr>
                <w:noProof/>
                <w:webHidden/>
              </w:rPr>
              <w:fldChar w:fldCharType="end"/>
            </w:r>
          </w:hyperlink>
        </w:p>
        <w:p w14:paraId="73B2088C" w14:textId="50DC3EDB" w:rsidR="00343F6B" w:rsidRDefault="00343F6B">
          <w:pPr>
            <w:pStyle w:val="TOC1"/>
            <w:tabs>
              <w:tab w:val="right" w:leader="dot" w:pos="9016"/>
            </w:tabs>
            <w:rPr>
              <w:rFonts w:eastAsiaTheme="minorEastAsia"/>
              <w:noProof/>
              <w:lang w:eastAsia="en-IE"/>
            </w:rPr>
          </w:pPr>
          <w:hyperlink w:anchor="_Toc116212012" w:history="1">
            <w:r w:rsidRPr="00C3757F">
              <w:rPr>
                <w:rStyle w:val="Hyperlink"/>
                <w:noProof/>
              </w:rPr>
              <w:t>Flow Control</w:t>
            </w:r>
            <w:r>
              <w:rPr>
                <w:noProof/>
                <w:webHidden/>
              </w:rPr>
              <w:tab/>
            </w:r>
            <w:r>
              <w:rPr>
                <w:noProof/>
                <w:webHidden/>
              </w:rPr>
              <w:fldChar w:fldCharType="begin"/>
            </w:r>
            <w:r>
              <w:rPr>
                <w:noProof/>
                <w:webHidden/>
              </w:rPr>
              <w:instrText xml:space="preserve"> PAGEREF _Toc116212012 \h </w:instrText>
            </w:r>
            <w:r>
              <w:rPr>
                <w:noProof/>
                <w:webHidden/>
              </w:rPr>
            </w:r>
            <w:r>
              <w:rPr>
                <w:noProof/>
                <w:webHidden/>
              </w:rPr>
              <w:fldChar w:fldCharType="separate"/>
            </w:r>
            <w:r>
              <w:rPr>
                <w:noProof/>
                <w:webHidden/>
              </w:rPr>
              <w:t>3</w:t>
            </w:r>
            <w:r>
              <w:rPr>
                <w:noProof/>
                <w:webHidden/>
              </w:rPr>
              <w:fldChar w:fldCharType="end"/>
            </w:r>
          </w:hyperlink>
        </w:p>
        <w:p w14:paraId="0FFEC984" w14:textId="47B9B232" w:rsidR="00343F6B" w:rsidRDefault="00343F6B">
          <w:pPr>
            <w:pStyle w:val="TOC2"/>
            <w:tabs>
              <w:tab w:val="right" w:leader="dot" w:pos="9016"/>
            </w:tabs>
            <w:rPr>
              <w:rFonts w:eastAsiaTheme="minorEastAsia"/>
              <w:noProof/>
              <w:lang w:eastAsia="en-IE"/>
            </w:rPr>
          </w:pPr>
          <w:hyperlink w:anchor="_Toc116212013" w:history="1">
            <w:r w:rsidRPr="00C3757F">
              <w:rPr>
                <w:rStyle w:val="Hyperlink"/>
                <w:noProof/>
              </w:rPr>
              <w:t>Code</w:t>
            </w:r>
            <w:r>
              <w:rPr>
                <w:noProof/>
                <w:webHidden/>
              </w:rPr>
              <w:tab/>
            </w:r>
            <w:r>
              <w:rPr>
                <w:noProof/>
                <w:webHidden/>
              </w:rPr>
              <w:fldChar w:fldCharType="begin"/>
            </w:r>
            <w:r>
              <w:rPr>
                <w:noProof/>
                <w:webHidden/>
              </w:rPr>
              <w:instrText xml:space="preserve"> PAGEREF _Toc116212013 \h </w:instrText>
            </w:r>
            <w:r>
              <w:rPr>
                <w:noProof/>
                <w:webHidden/>
              </w:rPr>
            </w:r>
            <w:r>
              <w:rPr>
                <w:noProof/>
                <w:webHidden/>
              </w:rPr>
              <w:fldChar w:fldCharType="separate"/>
            </w:r>
            <w:r>
              <w:rPr>
                <w:noProof/>
                <w:webHidden/>
              </w:rPr>
              <w:t>4</w:t>
            </w:r>
            <w:r>
              <w:rPr>
                <w:noProof/>
                <w:webHidden/>
              </w:rPr>
              <w:fldChar w:fldCharType="end"/>
            </w:r>
          </w:hyperlink>
        </w:p>
        <w:p w14:paraId="3C857ABC" w14:textId="30657034" w:rsidR="00343F6B" w:rsidRDefault="00343F6B">
          <w:pPr>
            <w:pStyle w:val="TOC1"/>
            <w:tabs>
              <w:tab w:val="right" w:leader="dot" w:pos="9016"/>
            </w:tabs>
            <w:rPr>
              <w:rFonts w:eastAsiaTheme="minorEastAsia"/>
              <w:noProof/>
              <w:lang w:eastAsia="en-IE"/>
            </w:rPr>
          </w:pPr>
          <w:hyperlink w:anchor="_Toc116212014" w:history="1">
            <w:r w:rsidRPr="00C3757F">
              <w:rPr>
                <w:rStyle w:val="Hyperlink"/>
                <w:noProof/>
              </w:rPr>
              <w:t>Loops</w:t>
            </w:r>
            <w:r>
              <w:rPr>
                <w:noProof/>
                <w:webHidden/>
              </w:rPr>
              <w:tab/>
            </w:r>
            <w:r>
              <w:rPr>
                <w:noProof/>
                <w:webHidden/>
              </w:rPr>
              <w:fldChar w:fldCharType="begin"/>
            </w:r>
            <w:r>
              <w:rPr>
                <w:noProof/>
                <w:webHidden/>
              </w:rPr>
              <w:instrText xml:space="preserve"> PAGEREF _Toc116212014 \h </w:instrText>
            </w:r>
            <w:r>
              <w:rPr>
                <w:noProof/>
                <w:webHidden/>
              </w:rPr>
            </w:r>
            <w:r>
              <w:rPr>
                <w:noProof/>
                <w:webHidden/>
              </w:rPr>
              <w:fldChar w:fldCharType="separate"/>
            </w:r>
            <w:r>
              <w:rPr>
                <w:noProof/>
                <w:webHidden/>
              </w:rPr>
              <w:t>5</w:t>
            </w:r>
            <w:r>
              <w:rPr>
                <w:noProof/>
                <w:webHidden/>
              </w:rPr>
              <w:fldChar w:fldCharType="end"/>
            </w:r>
          </w:hyperlink>
        </w:p>
        <w:p w14:paraId="67C25776" w14:textId="114366E4" w:rsidR="00343F6B" w:rsidRDefault="00343F6B">
          <w:pPr>
            <w:pStyle w:val="TOC2"/>
            <w:tabs>
              <w:tab w:val="right" w:leader="dot" w:pos="9016"/>
            </w:tabs>
            <w:rPr>
              <w:rFonts w:eastAsiaTheme="minorEastAsia"/>
              <w:noProof/>
              <w:lang w:eastAsia="en-IE"/>
            </w:rPr>
          </w:pPr>
          <w:hyperlink w:anchor="_Toc116212015" w:history="1">
            <w:r w:rsidRPr="00C3757F">
              <w:rPr>
                <w:rStyle w:val="Hyperlink"/>
                <w:noProof/>
              </w:rPr>
              <w:t>For Loops</w:t>
            </w:r>
            <w:r>
              <w:rPr>
                <w:noProof/>
                <w:webHidden/>
              </w:rPr>
              <w:tab/>
            </w:r>
            <w:r>
              <w:rPr>
                <w:noProof/>
                <w:webHidden/>
              </w:rPr>
              <w:fldChar w:fldCharType="begin"/>
            </w:r>
            <w:r>
              <w:rPr>
                <w:noProof/>
                <w:webHidden/>
              </w:rPr>
              <w:instrText xml:space="preserve"> PAGEREF _Toc116212015 \h </w:instrText>
            </w:r>
            <w:r>
              <w:rPr>
                <w:noProof/>
                <w:webHidden/>
              </w:rPr>
            </w:r>
            <w:r>
              <w:rPr>
                <w:noProof/>
                <w:webHidden/>
              </w:rPr>
              <w:fldChar w:fldCharType="separate"/>
            </w:r>
            <w:r>
              <w:rPr>
                <w:noProof/>
                <w:webHidden/>
              </w:rPr>
              <w:t>5</w:t>
            </w:r>
            <w:r>
              <w:rPr>
                <w:noProof/>
                <w:webHidden/>
              </w:rPr>
              <w:fldChar w:fldCharType="end"/>
            </w:r>
          </w:hyperlink>
        </w:p>
        <w:p w14:paraId="25A2298D" w14:textId="14C25B91" w:rsidR="00343F6B" w:rsidRDefault="00343F6B">
          <w:pPr>
            <w:pStyle w:val="TOC2"/>
            <w:tabs>
              <w:tab w:val="right" w:leader="dot" w:pos="9016"/>
            </w:tabs>
            <w:rPr>
              <w:rFonts w:eastAsiaTheme="minorEastAsia"/>
              <w:noProof/>
              <w:lang w:eastAsia="en-IE"/>
            </w:rPr>
          </w:pPr>
          <w:hyperlink w:anchor="_Toc116212016" w:history="1">
            <w:r w:rsidRPr="00C3757F">
              <w:rPr>
                <w:rStyle w:val="Hyperlink"/>
                <w:noProof/>
              </w:rPr>
              <w:t>IF THEN ELSE</w:t>
            </w:r>
            <w:r>
              <w:rPr>
                <w:noProof/>
                <w:webHidden/>
              </w:rPr>
              <w:tab/>
            </w:r>
            <w:r>
              <w:rPr>
                <w:noProof/>
                <w:webHidden/>
              </w:rPr>
              <w:fldChar w:fldCharType="begin"/>
            </w:r>
            <w:r>
              <w:rPr>
                <w:noProof/>
                <w:webHidden/>
              </w:rPr>
              <w:instrText xml:space="preserve"> PAGEREF _Toc116212016 \h </w:instrText>
            </w:r>
            <w:r>
              <w:rPr>
                <w:noProof/>
                <w:webHidden/>
              </w:rPr>
            </w:r>
            <w:r>
              <w:rPr>
                <w:noProof/>
                <w:webHidden/>
              </w:rPr>
              <w:fldChar w:fldCharType="separate"/>
            </w:r>
            <w:r>
              <w:rPr>
                <w:noProof/>
                <w:webHidden/>
              </w:rPr>
              <w:t>7</w:t>
            </w:r>
            <w:r>
              <w:rPr>
                <w:noProof/>
                <w:webHidden/>
              </w:rPr>
              <w:fldChar w:fldCharType="end"/>
            </w:r>
          </w:hyperlink>
        </w:p>
        <w:p w14:paraId="5920DE56" w14:textId="38233AA2" w:rsidR="00343F6B" w:rsidRDefault="00343F6B">
          <w:pPr>
            <w:pStyle w:val="TOC2"/>
            <w:tabs>
              <w:tab w:val="right" w:leader="dot" w:pos="9016"/>
            </w:tabs>
            <w:rPr>
              <w:rFonts w:eastAsiaTheme="minorEastAsia"/>
              <w:noProof/>
              <w:lang w:eastAsia="en-IE"/>
            </w:rPr>
          </w:pPr>
          <w:hyperlink w:anchor="_Toc116212017" w:history="1">
            <w:r w:rsidRPr="00C3757F">
              <w:rPr>
                <w:rStyle w:val="Hyperlink"/>
                <w:noProof/>
              </w:rPr>
              <w:t>Python break, continue, pass statements</w:t>
            </w:r>
            <w:r>
              <w:rPr>
                <w:noProof/>
                <w:webHidden/>
              </w:rPr>
              <w:tab/>
            </w:r>
            <w:r>
              <w:rPr>
                <w:noProof/>
                <w:webHidden/>
              </w:rPr>
              <w:fldChar w:fldCharType="begin"/>
            </w:r>
            <w:r>
              <w:rPr>
                <w:noProof/>
                <w:webHidden/>
              </w:rPr>
              <w:instrText xml:space="preserve"> PAGEREF _Toc116212017 \h </w:instrText>
            </w:r>
            <w:r>
              <w:rPr>
                <w:noProof/>
                <w:webHidden/>
              </w:rPr>
            </w:r>
            <w:r>
              <w:rPr>
                <w:noProof/>
                <w:webHidden/>
              </w:rPr>
              <w:fldChar w:fldCharType="separate"/>
            </w:r>
            <w:r>
              <w:rPr>
                <w:noProof/>
                <w:webHidden/>
              </w:rPr>
              <w:t>8</w:t>
            </w:r>
            <w:r>
              <w:rPr>
                <w:noProof/>
                <w:webHidden/>
              </w:rPr>
              <w:fldChar w:fldCharType="end"/>
            </w:r>
          </w:hyperlink>
        </w:p>
        <w:p w14:paraId="5CFE7A75" w14:textId="0200AFB2" w:rsidR="00343F6B" w:rsidRDefault="00343F6B">
          <w:pPr>
            <w:pStyle w:val="TOC2"/>
            <w:tabs>
              <w:tab w:val="right" w:leader="dot" w:pos="9016"/>
            </w:tabs>
            <w:rPr>
              <w:rFonts w:eastAsiaTheme="minorEastAsia"/>
              <w:noProof/>
              <w:lang w:eastAsia="en-IE"/>
            </w:rPr>
          </w:pPr>
          <w:hyperlink w:anchor="_Toc116212018" w:history="1">
            <w:r w:rsidRPr="00C3757F">
              <w:rPr>
                <w:rStyle w:val="Hyperlink"/>
                <w:noProof/>
              </w:rPr>
              <w:t>Nested tuples in lists</w:t>
            </w:r>
            <w:r>
              <w:rPr>
                <w:noProof/>
                <w:webHidden/>
              </w:rPr>
              <w:tab/>
            </w:r>
            <w:r>
              <w:rPr>
                <w:noProof/>
                <w:webHidden/>
              </w:rPr>
              <w:fldChar w:fldCharType="begin"/>
            </w:r>
            <w:r>
              <w:rPr>
                <w:noProof/>
                <w:webHidden/>
              </w:rPr>
              <w:instrText xml:space="preserve"> PAGEREF _Toc116212018 \h </w:instrText>
            </w:r>
            <w:r>
              <w:rPr>
                <w:noProof/>
                <w:webHidden/>
              </w:rPr>
            </w:r>
            <w:r>
              <w:rPr>
                <w:noProof/>
                <w:webHidden/>
              </w:rPr>
              <w:fldChar w:fldCharType="separate"/>
            </w:r>
            <w:r>
              <w:rPr>
                <w:noProof/>
                <w:webHidden/>
              </w:rPr>
              <w:t>9</w:t>
            </w:r>
            <w:r>
              <w:rPr>
                <w:noProof/>
                <w:webHidden/>
              </w:rPr>
              <w:fldChar w:fldCharType="end"/>
            </w:r>
          </w:hyperlink>
        </w:p>
        <w:p w14:paraId="29ACC5F4" w14:textId="067ACCED" w:rsidR="00343F6B" w:rsidRDefault="00343F6B">
          <w:pPr>
            <w:pStyle w:val="TOC2"/>
            <w:tabs>
              <w:tab w:val="right" w:leader="dot" w:pos="9016"/>
            </w:tabs>
            <w:rPr>
              <w:rFonts w:eastAsiaTheme="minorEastAsia"/>
              <w:noProof/>
              <w:lang w:eastAsia="en-IE"/>
            </w:rPr>
          </w:pPr>
          <w:hyperlink w:anchor="_Toc116212019" w:history="1">
            <w:r w:rsidRPr="00C3757F">
              <w:rPr>
                <w:rStyle w:val="Hyperlink"/>
                <w:noProof/>
              </w:rPr>
              <w:t>Tuple Unpacking</w:t>
            </w:r>
            <w:r>
              <w:rPr>
                <w:noProof/>
                <w:webHidden/>
              </w:rPr>
              <w:tab/>
            </w:r>
            <w:r>
              <w:rPr>
                <w:noProof/>
                <w:webHidden/>
              </w:rPr>
              <w:fldChar w:fldCharType="begin"/>
            </w:r>
            <w:r>
              <w:rPr>
                <w:noProof/>
                <w:webHidden/>
              </w:rPr>
              <w:instrText xml:space="preserve"> PAGEREF _Toc116212019 \h </w:instrText>
            </w:r>
            <w:r>
              <w:rPr>
                <w:noProof/>
                <w:webHidden/>
              </w:rPr>
            </w:r>
            <w:r>
              <w:rPr>
                <w:noProof/>
                <w:webHidden/>
              </w:rPr>
              <w:fldChar w:fldCharType="separate"/>
            </w:r>
            <w:r>
              <w:rPr>
                <w:noProof/>
                <w:webHidden/>
              </w:rPr>
              <w:t>10</w:t>
            </w:r>
            <w:r>
              <w:rPr>
                <w:noProof/>
                <w:webHidden/>
              </w:rPr>
              <w:fldChar w:fldCharType="end"/>
            </w:r>
          </w:hyperlink>
        </w:p>
        <w:p w14:paraId="6432E73F" w14:textId="5F052C58" w:rsidR="00343F6B" w:rsidRDefault="00343F6B">
          <w:pPr>
            <w:pStyle w:val="TOC2"/>
            <w:tabs>
              <w:tab w:val="right" w:leader="dot" w:pos="9016"/>
            </w:tabs>
            <w:rPr>
              <w:rFonts w:eastAsiaTheme="minorEastAsia"/>
              <w:noProof/>
              <w:lang w:eastAsia="en-IE"/>
            </w:rPr>
          </w:pPr>
          <w:hyperlink w:anchor="_Toc116212020" w:history="1">
            <w:r w:rsidRPr="00C3757F">
              <w:rPr>
                <w:rStyle w:val="Hyperlink"/>
                <w:noProof/>
              </w:rPr>
              <w:t>Range Function</w:t>
            </w:r>
            <w:r>
              <w:rPr>
                <w:noProof/>
                <w:webHidden/>
              </w:rPr>
              <w:tab/>
            </w:r>
            <w:r>
              <w:rPr>
                <w:noProof/>
                <w:webHidden/>
              </w:rPr>
              <w:fldChar w:fldCharType="begin"/>
            </w:r>
            <w:r>
              <w:rPr>
                <w:noProof/>
                <w:webHidden/>
              </w:rPr>
              <w:instrText xml:space="preserve"> PAGEREF _Toc116212020 \h </w:instrText>
            </w:r>
            <w:r>
              <w:rPr>
                <w:noProof/>
                <w:webHidden/>
              </w:rPr>
            </w:r>
            <w:r>
              <w:rPr>
                <w:noProof/>
                <w:webHidden/>
              </w:rPr>
              <w:fldChar w:fldCharType="separate"/>
            </w:r>
            <w:r>
              <w:rPr>
                <w:noProof/>
                <w:webHidden/>
              </w:rPr>
              <w:t>10</w:t>
            </w:r>
            <w:r>
              <w:rPr>
                <w:noProof/>
                <w:webHidden/>
              </w:rPr>
              <w:fldChar w:fldCharType="end"/>
            </w:r>
          </w:hyperlink>
        </w:p>
        <w:p w14:paraId="0FDE5247" w14:textId="52408731" w:rsidR="00343F6B" w:rsidRDefault="00343F6B">
          <w:pPr>
            <w:pStyle w:val="TOC2"/>
            <w:tabs>
              <w:tab w:val="right" w:leader="dot" w:pos="9016"/>
            </w:tabs>
            <w:rPr>
              <w:rFonts w:eastAsiaTheme="minorEastAsia"/>
              <w:noProof/>
              <w:lang w:eastAsia="en-IE"/>
            </w:rPr>
          </w:pPr>
          <w:hyperlink w:anchor="_Toc116212021" w:history="1">
            <w:r w:rsidRPr="00C3757F">
              <w:rPr>
                <w:rStyle w:val="Hyperlink"/>
                <w:noProof/>
              </w:rPr>
              <w:t>Iterating through a dictionary – Exercise 4</w:t>
            </w:r>
            <w:r>
              <w:rPr>
                <w:noProof/>
                <w:webHidden/>
              </w:rPr>
              <w:tab/>
            </w:r>
            <w:r>
              <w:rPr>
                <w:noProof/>
                <w:webHidden/>
              </w:rPr>
              <w:fldChar w:fldCharType="begin"/>
            </w:r>
            <w:r>
              <w:rPr>
                <w:noProof/>
                <w:webHidden/>
              </w:rPr>
              <w:instrText xml:space="preserve"> PAGEREF _Toc116212021 \h </w:instrText>
            </w:r>
            <w:r>
              <w:rPr>
                <w:noProof/>
                <w:webHidden/>
              </w:rPr>
            </w:r>
            <w:r>
              <w:rPr>
                <w:noProof/>
                <w:webHidden/>
              </w:rPr>
              <w:fldChar w:fldCharType="separate"/>
            </w:r>
            <w:r>
              <w:rPr>
                <w:noProof/>
                <w:webHidden/>
              </w:rPr>
              <w:t>11</w:t>
            </w:r>
            <w:r>
              <w:rPr>
                <w:noProof/>
                <w:webHidden/>
              </w:rPr>
              <w:fldChar w:fldCharType="end"/>
            </w:r>
          </w:hyperlink>
        </w:p>
        <w:p w14:paraId="5F0720F8" w14:textId="534667E0" w:rsidR="00343F6B" w:rsidRDefault="00343F6B">
          <w:pPr>
            <w:pStyle w:val="TOC1"/>
            <w:tabs>
              <w:tab w:val="right" w:leader="dot" w:pos="9016"/>
            </w:tabs>
            <w:rPr>
              <w:rFonts w:eastAsiaTheme="minorEastAsia"/>
              <w:noProof/>
              <w:lang w:eastAsia="en-IE"/>
            </w:rPr>
          </w:pPr>
          <w:hyperlink w:anchor="_Toc116212022" w:history="1">
            <w:r w:rsidRPr="00C3757F">
              <w:rPr>
                <w:rStyle w:val="Hyperlink"/>
                <w:noProof/>
              </w:rPr>
              <w:t>While lo</w:t>
            </w:r>
            <w:r w:rsidRPr="00C3757F">
              <w:rPr>
                <w:rStyle w:val="Hyperlink"/>
                <w:noProof/>
              </w:rPr>
              <w:t>o</w:t>
            </w:r>
            <w:r w:rsidRPr="00C3757F">
              <w:rPr>
                <w:rStyle w:val="Hyperlink"/>
                <w:noProof/>
              </w:rPr>
              <w:t>ps</w:t>
            </w:r>
            <w:r>
              <w:rPr>
                <w:noProof/>
                <w:webHidden/>
              </w:rPr>
              <w:tab/>
            </w:r>
            <w:r>
              <w:rPr>
                <w:noProof/>
                <w:webHidden/>
              </w:rPr>
              <w:fldChar w:fldCharType="begin"/>
            </w:r>
            <w:r>
              <w:rPr>
                <w:noProof/>
                <w:webHidden/>
              </w:rPr>
              <w:instrText xml:space="preserve"> PAGEREF _Toc116212022 \h </w:instrText>
            </w:r>
            <w:r>
              <w:rPr>
                <w:noProof/>
                <w:webHidden/>
              </w:rPr>
            </w:r>
            <w:r>
              <w:rPr>
                <w:noProof/>
                <w:webHidden/>
              </w:rPr>
              <w:fldChar w:fldCharType="separate"/>
            </w:r>
            <w:r>
              <w:rPr>
                <w:noProof/>
                <w:webHidden/>
              </w:rPr>
              <w:t>12</w:t>
            </w:r>
            <w:r>
              <w:rPr>
                <w:noProof/>
                <w:webHidden/>
              </w:rPr>
              <w:fldChar w:fldCharType="end"/>
            </w:r>
          </w:hyperlink>
        </w:p>
        <w:p w14:paraId="2F88A642" w14:textId="26936EC6" w:rsidR="00343F6B" w:rsidRDefault="00343F6B">
          <w:pPr>
            <w:pStyle w:val="TOC2"/>
            <w:tabs>
              <w:tab w:val="right" w:leader="dot" w:pos="9016"/>
            </w:tabs>
            <w:rPr>
              <w:rFonts w:eastAsiaTheme="minorEastAsia"/>
              <w:noProof/>
              <w:lang w:eastAsia="en-IE"/>
            </w:rPr>
          </w:pPr>
          <w:hyperlink w:anchor="_Toc116212023" w:history="1">
            <w:r w:rsidRPr="00C3757F">
              <w:rPr>
                <w:rStyle w:val="Hyperlink"/>
                <w:noProof/>
              </w:rPr>
              <w:t>Code</w:t>
            </w:r>
            <w:r>
              <w:rPr>
                <w:noProof/>
                <w:webHidden/>
              </w:rPr>
              <w:tab/>
            </w:r>
            <w:r>
              <w:rPr>
                <w:noProof/>
                <w:webHidden/>
              </w:rPr>
              <w:fldChar w:fldCharType="begin"/>
            </w:r>
            <w:r>
              <w:rPr>
                <w:noProof/>
                <w:webHidden/>
              </w:rPr>
              <w:instrText xml:space="preserve"> PAGEREF _Toc116212023 \h </w:instrText>
            </w:r>
            <w:r>
              <w:rPr>
                <w:noProof/>
                <w:webHidden/>
              </w:rPr>
            </w:r>
            <w:r>
              <w:rPr>
                <w:noProof/>
                <w:webHidden/>
              </w:rPr>
              <w:fldChar w:fldCharType="separate"/>
            </w:r>
            <w:r>
              <w:rPr>
                <w:noProof/>
                <w:webHidden/>
              </w:rPr>
              <w:t>12</w:t>
            </w:r>
            <w:r>
              <w:rPr>
                <w:noProof/>
                <w:webHidden/>
              </w:rPr>
              <w:fldChar w:fldCharType="end"/>
            </w:r>
          </w:hyperlink>
        </w:p>
        <w:p w14:paraId="285EF57D" w14:textId="1E545857" w:rsidR="00343F6B" w:rsidRDefault="00343F6B">
          <w:pPr>
            <w:pStyle w:val="TOC1"/>
            <w:tabs>
              <w:tab w:val="right" w:leader="dot" w:pos="9016"/>
            </w:tabs>
            <w:rPr>
              <w:rFonts w:eastAsiaTheme="minorEastAsia"/>
              <w:noProof/>
              <w:lang w:eastAsia="en-IE"/>
            </w:rPr>
          </w:pPr>
          <w:hyperlink w:anchor="_Toc116212024" w:history="1">
            <w:r w:rsidRPr="00C3757F">
              <w:rPr>
                <w:rStyle w:val="Hyperlink"/>
                <w:noProof/>
              </w:rPr>
              <w:t>References</w:t>
            </w:r>
            <w:r>
              <w:rPr>
                <w:noProof/>
                <w:webHidden/>
              </w:rPr>
              <w:tab/>
            </w:r>
            <w:r>
              <w:rPr>
                <w:noProof/>
                <w:webHidden/>
              </w:rPr>
              <w:fldChar w:fldCharType="begin"/>
            </w:r>
            <w:r>
              <w:rPr>
                <w:noProof/>
                <w:webHidden/>
              </w:rPr>
              <w:instrText xml:space="preserve"> PAGEREF _Toc116212024 \h </w:instrText>
            </w:r>
            <w:r>
              <w:rPr>
                <w:noProof/>
                <w:webHidden/>
              </w:rPr>
            </w:r>
            <w:r>
              <w:rPr>
                <w:noProof/>
                <w:webHidden/>
              </w:rPr>
              <w:fldChar w:fldCharType="separate"/>
            </w:r>
            <w:r>
              <w:rPr>
                <w:noProof/>
                <w:webHidden/>
              </w:rPr>
              <w:t>15</w:t>
            </w:r>
            <w:r>
              <w:rPr>
                <w:noProof/>
                <w:webHidden/>
              </w:rPr>
              <w:fldChar w:fldCharType="end"/>
            </w:r>
          </w:hyperlink>
        </w:p>
        <w:p w14:paraId="77B5C272" w14:textId="5DFC8923" w:rsidR="00CF285C" w:rsidRDefault="00CF285C">
          <w:r>
            <w:rPr>
              <w:b/>
              <w:bCs/>
              <w:noProof/>
            </w:rPr>
            <w:fldChar w:fldCharType="end"/>
          </w:r>
        </w:p>
      </w:sdtContent>
    </w:sdt>
    <w:p w14:paraId="3200397F" w14:textId="6E74149B" w:rsidR="00CF285C" w:rsidRDefault="00CF285C" w:rsidP="00CF285C">
      <w:pPr>
        <w:pStyle w:val="Heading1"/>
      </w:pPr>
      <w:bookmarkStart w:id="0" w:name="_Toc116212011"/>
      <w:r>
        <w:t>Table of Figures</w:t>
      </w:r>
      <w:bookmarkEnd w:id="0"/>
    </w:p>
    <w:p w14:paraId="5CB8CA7D" w14:textId="2390C992" w:rsidR="00343F6B" w:rsidRDefault="00CF285C">
      <w:pPr>
        <w:pStyle w:val="TableofFigures"/>
        <w:tabs>
          <w:tab w:val="right" w:leader="dot" w:pos="9016"/>
        </w:tabs>
        <w:rPr>
          <w:rFonts w:eastAsiaTheme="minorEastAsia"/>
          <w:noProof/>
          <w:lang w:eastAsia="en-IE"/>
        </w:rPr>
      </w:pPr>
      <w:r>
        <w:fldChar w:fldCharType="begin"/>
      </w:r>
      <w:r>
        <w:instrText xml:space="preserve"> TOC \h \z \c "Figure" </w:instrText>
      </w:r>
      <w:r>
        <w:fldChar w:fldCharType="separate"/>
      </w:r>
      <w:hyperlink w:anchor="_Toc116211997" w:history="1">
        <w:r w:rsidR="00343F6B" w:rsidRPr="00783EA1">
          <w:rPr>
            <w:rStyle w:val="Hyperlink"/>
            <w:noProof/>
          </w:rPr>
          <w:t>Figure 1 - Result of if statement</w:t>
        </w:r>
        <w:r w:rsidR="00343F6B">
          <w:rPr>
            <w:noProof/>
            <w:webHidden/>
          </w:rPr>
          <w:tab/>
        </w:r>
        <w:r w:rsidR="00343F6B">
          <w:rPr>
            <w:noProof/>
            <w:webHidden/>
          </w:rPr>
          <w:fldChar w:fldCharType="begin"/>
        </w:r>
        <w:r w:rsidR="00343F6B">
          <w:rPr>
            <w:noProof/>
            <w:webHidden/>
          </w:rPr>
          <w:instrText xml:space="preserve"> PAGEREF _Toc116211997 \h </w:instrText>
        </w:r>
        <w:r w:rsidR="00343F6B">
          <w:rPr>
            <w:noProof/>
            <w:webHidden/>
          </w:rPr>
        </w:r>
        <w:r w:rsidR="00343F6B">
          <w:rPr>
            <w:noProof/>
            <w:webHidden/>
          </w:rPr>
          <w:fldChar w:fldCharType="separate"/>
        </w:r>
        <w:r w:rsidR="00343F6B">
          <w:rPr>
            <w:noProof/>
            <w:webHidden/>
          </w:rPr>
          <w:t>3</w:t>
        </w:r>
        <w:r w:rsidR="00343F6B">
          <w:rPr>
            <w:noProof/>
            <w:webHidden/>
          </w:rPr>
          <w:fldChar w:fldCharType="end"/>
        </w:r>
      </w:hyperlink>
    </w:p>
    <w:p w14:paraId="383D045D" w14:textId="334901E8" w:rsidR="00343F6B" w:rsidRDefault="00343F6B">
      <w:pPr>
        <w:pStyle w:val="TableofFigures"/>
        <w:tabs>
          <w:tab w:val="right" w:leader="dot" w:pos="9016"/>
        </w:tabs>
        <w:rPr>
          <w:rFonts w:eastAsiaTheme="minorEastAsia"/>
          <w:noProof/>
          <w:lang w:eastAsia="en-IE"/>
        </w:rPr>
      </w:pPr>
      <w:hyperlink w:anchor="_Toc116211998" w:history="1">
        <w:r w:rsidRPr="00783EA1">
          <w:rPr>
            <w:rStyle w:val="Hyperlink"/>
            <w:noProof/>
          </w:rPr>
          <w:t>Figure 2 - Experimenting with the values</w:t>
        </w:r>
        <w:r>
          <w:rPr>
            <w:noProof/>
            <w:webHidden/>
          </w:rPr>
          <w:tab/>
        </w:r>
        <w:r>
          <w:rPr>
            <w:noProof/>
            <w:webHidden/>
          </w:rPr>
          <w:fldChar w:fldCharType="begin"/>
        </w:r>
        <w:r>
          <w:rPr>
            <w:noProof/>
            <w:webHidden/>
          </w:rPr>
          <w:instrText xml:space="preserve"> PAGEREF _Toc116211998 \h </w:instrText>
        </w:r>
        <w:r>
          <w:rPr>
            <w:noProof/>
            <w:webHidden/>
          </w:rPr>
        </w:r>
        <w:r>
          <w:rPr>
            <w:noProof/>
            <w:webHidden/>
          </w:rPr>
          <w:fldChar w:fldCharType="separate"/>
        </w:r>
        <w:r>
          <w:rPr>
            <w:noProof/>
            <w:webHidden/>
          </w:rPr>
          <w:t>3</w:t>
        </w:r>
        <w:r>
          <w:rPr>
            <w:noProof/>
            <w:webHidden/>
          </w:rPr>
          <w:fldChar w:fldCharType="end"/>
        </w:r>
      </w:hyperlink>
    </w:p>
    <w:p w14:paraId="17DD2D4B" w14:textId="36BB92ED" w:rsidR="00343F6B" w:rsidRDefault="00343F6B">
      <w:pPr>
        <w:pStyle w:val="TableofFigures"/>
        <w:tabs>
          <w:tab w:val="right" w:leader="dot" w:pos="9016"/>
        </w:tabs>
        <w:rPr>
          <w:rFonts w:eastAsiaTheme="minorEastAsia"/>
          <w:noProof/>
          <w:lang w:eastAsia="en-IE"/>
        </w:rPr>
      </w:pPr>
      <w:hyperlink w:anchor="_Toc116211999" w:history="1">
        <w:r w:rsidRPr="00783EA1">
          <w:rPr>
            <w:rStyle w:val="Hyperlink"/>
            <w:noProof/>
          </w:rPr>
          <w:t>Figure 3- If then else statement</w:t>
        </w:r>
        <w:r>
          <w:rPr>
            <w:noProof/>
            <w:webHidden/>
          </w:rPr>
          <w:tab/>
        </w:r>
        <w:r>
          <w:rPr>
            <w:noProof/>
            <w:webHidden/>
          </w:rPr>
          <w:fldChar w:fldCharType="begin"/>
        </w:r>
        <w:r>
          <w:rPr>
            <w:noProof/>
            <w:webHidden/>
          </w:rPr>
          <w:instrText xml:space="preserve"> PAGEREF _Toc116211999 \h </w:instrText>
        </w:r>
        <w:r>
          <w:rPr>
            <w:noProof/>
            <w:webHidden/>
          </w:rPr>
        </w:r>
        <w:r>
          <w:rPr>
            <w:noProof/>
            <w:webHidden/>
          </w:rPr>
          <w:fldChar w:fldCharType="separate"/>
        </w:r>
        <w:r>
          <w:rPr>
            <w:noProof/>
            <w:webHidden/>
          </w:rPr>
          <w:t>4</w:t>
        </w:r>
        <w:r>
          <w:rPr>
            <w:noProof/>
            <w:webHidden/>
          </w:rPr>
          <w:fldChar w:fldCharType="end"/>
        </w:r>
      </w:hyperlink>
    </w:p>
    <w:p w14:paraId="1B1F50FE" w14:textId="13A83785" w:rsidR="00343F6B" w:rsidRDefault="00343F6B">
      <w:pPr>
        <w:pStyle w:val="TableofFigures"/>
        <w:tabs>
          <w:tab w:val="right" w:leader="dot" w:pos="9016"/>
        </w:tabs>
        <w:rPr>
          <w:rFonts w:eastAsiaTheme="minorEastAsia"/>
          <w:noProof/>
          <w:lang w:eastAsia="en-IE"/>
        </w:rPr>
      </w:pPr>
      <w:hyperlink w:anchor="_Toc116212000" w:history="1">
        <w:r w:rsidRPr="00783EA1">
          <w:rPr>
            <w:rStyle w:val="Hyperlink"/>
            <w:noProof/>
          </w:rPr>
          <w:t>Figure 4 - Testing Loops - my_for.py</w:t>
        </w:r>
        <w:r>
          <w:rPr>
            <w:noProof/>
            <w:webHidden/>
          </w:rPr>
          <w:tab/>
        </w:r>
        <w:r>
          <w:rPr>
            <w:noProof/>
            <w:webHidden/>
          </w:rPr>
          <w:fldChar w:fldCharType="begin"/>
        </w:r>
        <w:r>
          <w:rPr>
            <w:noProof/>
            <w:webHidden/>
          </w:rPr>
          <w:instrText xml:space="preserve"> PAGEREF _Toc116212000 \h </w:instrText>
        </w:r>
        <w:r>
          <w:rPr>
            <w:noProof/>
            <w:webHidden/>
          </w:rPr>
        </w:r>
        <w:r>
          <w:rPr>
            <w:noProof/>
            <w:webHidden/>
          </w:rPr>
          <w:fldChar w:fldCharType="separate"/>
        </w:r>
        <w:r>
          <w:rPr>
            <w:noProof/>
            <w:webHidden/>
          </w:rPr>
          <w:t>5</w:t>
        </w:r>
        <w:r>
          <w:rPr>
            <w:noProof/>
            <w:webHidden/>
          </w:rPr>
          <w:fldChar w:fldCharType="end"/>
        </w:r>
      </w:hyperlink>
    </w:p>
    <w:p w14:paraId="1B72E356" w14:textId="3A17B9A5" w:rsidR="00343F6B" w:rsidRDefault="00343F6B">
      <w:pPr>
        <w:pStyle w:val="TableofFigures"/>
        <w:tabs>
          <w:tab w:val="right" w:leader="dot" w:pos="9016"/>
        </w:tabs>
        <w:rPr>
          <w:rFonts w:eastAsiaTheme="minorEastAsia"/>
          <w:noProof/>
          <w:lang w:eastAsia="en-IE"/>
        </w:rPr>
      </w:pPr>
      <w:hyperlink w:anchor="_Toc116212001" w:history="1">
        <w:r w:rsidRPr="00783EA1">
          <w:rPr>
            <w:rStyle w:val="Hyperlink"/>
            <w:noProof/>
          </w:rPr>
          <w:t>Figure 5- Printing odd and even numbers - my_for.py</w:t>
        </w:r>
        <w:r>
          <w:rPr>
            <w:noProof/>
            <w:webHidden/>
          </w:rPr>
          <w:tab/>
        </w:r>
        <w:r>
          <w:rPr>
            <w:noProof/>
            <w:webHidden/>
          </w:rPr>
          <w:fldChar w:fldCharType="begin"/>
        </w:r>
        <w:r>
          <w:rPr>
            <w:noProof/>
            <w:webHidden/>
          </w:rPr>
          <w:instrText xml:space="preserve"> PAGEREF _Toc116212001 \h </w:instrText>
        </w:r>
        <w:r>
          <w:rPr>
            <w:noProof/>
            <w:webHidden/>
          </w:rPr>
        </w:r>
        <w:r>
          <w:rPr>
            <w:noProof/>
            <w:webHidden/>
          </w:rPr>
          <w:fldChar w:fldCharType="separate"/>
        </w:r>
        <w:r>
          <w:rPr>
            <w:noProof/>
            <w:webHidden/>
          </w:rPr>
          <w:t>6</w:t>
        </w:r>
        <w:r>
          <w:rPr>
            <w:noProof/>
            <w:webHidden/>
          </w:rPr>
          <w:fldChar w:fldCharType="end"/>
        </w:r>
      </w:hyperlink>
    </w:p>
    <w:p w14:paraId="21882386" w14:textId="72481332" w:rsidR="00343F6B" w:rsidRDefault="00343F6B">
      <w:pPr>
        <w:pStyle w:val="TableofFigures"/>
        <w:tabs>
          <w:tab w:val="right" w:leader="dot" w:pos="9016"/>
        </w:tabs>
        <w:rPr>
          <w:rFonts w:eastAsiaTheme="minorEastAsia"/>
          <w:noProof/>
          <w:lang w:eastAsia="en-IE"/>
        </w:rPr>
      </w:pPr>
      <w:hyperlink w:anchor="_Toc116212002" w:history="1">
        <w:r w:rsidRPr="00783EA1">
          <w:rPr>
            <w:rStyle w:val="Hyperlink"/>
            <w:noProof/>
          </w:rPr>
          <w:t>Figure 6 - For loop with print indented - my_for2.py</w:t>
        </w:r>
        <w:r>
          <w:rPr>
            <w:noProof/>
            <w:webHidden/>
          </w:rPr>
          <w:tab/>
        </w:r>
        <w:r>
          <w:rPr>
            <w:noProof/>
            <w:webHidden/>
          </w:rPr>
          <w:fldChar w:fldCharType="begin"/>
        </w:r>
        <w:r>
          <w:rPr>
            <w:noProof/>
            <w:webHidden/>
          </w:rPr>
          <w:instrText xml:space="preserve"> PAGEREF _Toc116212002 \h </w:instrText>
        </w:r>
        <w:r>
          <w:rPr>
            <w:noProof/>
            <w:webHidden/>
          </w:rPr>
        </w:r>
        <w:r>
          <w:rPr>
            <w:noProof/>
            <w:webHidden/>
          </w:rPr>
          <w:fldChar w:fldCharType="separate"/>
        </w:r>
        <w:r>
          <w:rPr>
            <w:noProof/>
            <w:webHidden/>
          </w:rPr>
          <w:t>6</w:t>
        </w:r>
        <w:r>
          <w:rPr>
            <w:noProof/>
            <w:webHidden/>
          </w:rPr>
          <w:fldChar w:fldCharType="end"/>
        </w:r>
      </w:hyperlink>
    </w:p>
    <w:p w14:paraId="7EC797E1" w14:textId="4418F8D2" w:rsidR="00343F6B" w:rsidRDefault="00343F6B">
      <w:pPr>
        <w:pStyle w:val="TableofFigures"/>
        <w:tabs>
          <w:tab w:val="right" w:leader="dot" w:pos="9016"/>
        </w:tabs>
        <w:rPr>
          <w:rFonts w:eastAsiaTheme="minorEastAsia"/>
          <w:noProof/>
          <w:lang w:eastAsia="en-IE"/>
        </w:rPr>
      </w:pPr>
      <w:hyperlink w:anchor="_Toc116212003" w:history="1">
        <w:r w:rsidRPr="00783EA1">
          <w:rPr>
            <w:rStyle w:val="Hyperlink"/>
            <w:noProof/>
          </w:rPr>
          <w:t>Figure 7 - For loop with the print not indented - my_for2.py</w:t>
        </w:r>
        <w:r>
          <w:rPr>
            <w:noProof/>
            <w:webHidden/>
          </w:rPr>
          <w:tab/>
        </w:r>
        <w:r>
          <w:rPr>
            <w:noProof/>
            <w:webHidden/>
          </w:rPr>
          <w:fldChar w:fldCharType="begin"/>
        </w:r>
        <w:r>
          <w:rPr>
            <w:noProof/>
            <w:webHidden/>
          </w:rPr>
          <w:instrText xml:space="preserve"> PAGEREF _Toc116212003 \h </w:instrText>
        </w:r>
        <w:r>
          <w:rPr>
            <w:noProof/>
            <w:webHidden/>
          </w:rPr>
        </w:r>
        <w:r>
          <w:rPr>
            <w:noProof/>
            <w:webHidden/>
          </w:rPr>
          <w:fldChar w:fldCharType="separate"/>
        </w:r>
        <w:r>
          <w:rPr>
            <w:noProof/>
            <w:webHidden/>
          </w:rPr>
          <w:t>7</w:t>
        </w:r>
        <w:r>
          <w:rPr>
            <w:noProof/>
            <w:webHidden/>
          </w:rPr>
          <w:fldChar w:fldCharType="end"/>
        </w:r>
      </w:hyperlink>
    </w:p>
    <w:p w14:paraId="4A1A8886" w14:textId="1593FEE9" w:rsidR="00343F6B" w:rsidRDefault="00343F6B">
      <w:pPr>
        <w:pStyle w:val="TableofFigures"/>
        <w:tabs>
          <w:tab w:val="right" w:leader="dot" w:pos="9016"/>
        </w:tabs>
        <w:rPr>
          <w:rFonts w:eastAsiaTheme="minorEastAsia"/>
          <w:noProof/>
          <w:lang w:eastAsia="en-IE"/>
        </w:rPr>
      </w:pPr>
      <w:hyperlink w:anchor="_Toc116212004" w:history="1">
        <w:r w:rsidRPr="00783EA1">
          <w:rPr>
            <w:rStyle w:val="Hyperlink"/>
            <w:noProof/>
          </w:rPr>
          <w:t>Figure 8 - Looking for the letter "K" within the string - my_for3.py</w:t>
        </w:r>
        <w:r>
          <w:rPr>
            <w:noProof/>
            <w:webHidden/>
          </w:rPr>
          <w:tab/>
        </w:r>
        <w:r>
          <w:rPr>
            <w:noProof/>
            <w:webHidden/>
          </w:rPr>
          <w:fldChar w:fldCharType="begin"/>
        </w:r>
        <w:r>
          <w:rPr>
            <w:noProof/>
            <w:webHidden/>
          </w:rPr>
          <w:instrText xml:space="preserve"> PAGEREF _Toc116212004 \h </w:instrText>
        </w:r>
        <w:r>
          <w:rPr>
            <w:noProof/>
            <w:webHidden/>
          </w:rPr>
        </w:r>
        <w:r>
          <w:rPr>
            <w:noProof/>
            <w:webHidden/>
          </w:rPr>
          <w:fldChar w:fldCharType="separate"/>
        </w:r>
        <w:r>
          <w:rPr>
            <w:noProof/>
            <w:webHidden/>
          </w:rPr>
          <w:t>7</w:t>
        </w:r>
        <w:r>
          <w:rPr>
            <w:noProof/>
            <w:webHidden/>
          </w:rPr>
          <w:fldChar w:fldCharType="end"/>
        </w:r>
      </w:hyperlink>
    </w:p>
    <w:p w14:paraId="76F46B32" w14:textId="561A4F08" w:rsidR="00343F6B" w:rsidRDefault="00343F6B">
      <w:pPr>
        <w:pStyle w:val="TableofFigures"/>
        <w:tabs>
          <w:tab w:val="right" w:leader="dot" w:pos="9016"/>
        </w:tabs>
        <w:rPr>
          <w:rFonts w:eastAsiaTheme="minorEastAsia"/>
          <w:noProof/>
          <w:lang w:eastAsia="en-IE"/>
        </w:rPr>
      </w:pPr>
      <w:hyperlink w:anchor="_Toc116212005" w:history="1">
        <w:r w:rsidRPr="00783EA1">
          <w:rPr>
            <w:rStyle w:val="Hyperlink"/>
            <w:noProof/>
          </w:rPr>
          <w:t>Figure 9 - Looking for a character, not in the string - my_for3.py</w:t>
        </w:r>
        <w:r>
          <w:rPr>
            <w:noProof/>
            <w:webHidden/>
          </w:rPr>
          <w:tab/>
        </w:r>
        <w:r>
          <w:rPr>
            <w:noProof/>
            <w:webHidden/>
          </w:rPr>
          <w:fldChar w:fldCharType="begin"/>
        </w:r>
        <w:r>
          <w:rPr>
            <w:noProof/>
            <w:webHidden/>
          </w:rPr>
          <w:instrText xml:space="preserve"> PAGEREF _Toc116212005 \h </w:instrText>
        </w:r>
        <w:r>
          <w:rPr>
            <w:noProof/>
            <w:webHidden/>
          </w:rPr>
        </w:r>
        <w:r>
          <w:rPr>
            <w:noProof/>
            <w:webHidden/>
          </w:rPr>
          <w:fldChar w:fldCharType="separate"/>
        </w:r>
        <w:r>
          <w:rPr>
            <w:noProof/>
            <w:webHidden/>
          </w:rPr>
          <w:t>8</w:t>
        </w:r>
        <w:r>
          <w:rPr>
            <w:noProof/>
            <w:webHidden/>
          </w:rPr>
          <w:fldChar w:fldCharType="end"/>
        </w:r>
      </w:hyperlink>
    </w:p>
    <w:p w14:paraId="19C15A4C" w14:textId="2BD4B6A7" w:rsidR="00343F6B" w:rsidRDefault="00343F6B">
      <w:pPr>
        <w:pStyle w:val="TableofFigures"/>
        <w:tabs>
          <w:tab w:val="right" w:leader="dot" w:pos="9016"/>
        </w:tabs>
        <w:rPr>
          <w:rFonts w:eastAsiaTheme="minorEastAsia"/>
          <w:noProof/>
          <w:lang w:eastAsia="en-IE"/>
        </w:rPr>
      </w:pPr>
      <w:hyperlink w:anchor="_Toc116212006" w:history="1">
        <w:r w:rsidRPr="00783EA1">
          <w:rPr>
            <w:rStyle w:val="Hyperlink"/>
            <w:noProof/>
          </w:rPr>
          <w:t>Figure 10- Results of control statements - pass, continue and break – my_for4.py</w:t>
        </w:r>
        <w:r>
          <w:rPr>
            <w:noProof/>
            <w:webHidden/>
          </w:rPr>
          <w:tab/>
        </w:r>
        <w:r>
          <w:rPr>
            <w:noProof/>
            <w:webHidden/>
          </w:rPr>
          <w:fldChar w:fldCharType="begin"/>
        </w:r>
        <w:r>
          <w:rPr>
            <w:noProof/>
            <w:webHidden/>
          </w:rPr>
          <w:instrText xml:space="preserve"> PAGEREF _Toc116212006 \h </w:instrText>
        </w:r>
        <w:r>
          <w:rPr>
            <w:noProof/>
            <w:webHidden/>
          </w:rPr>
        </w:r>
        <w:r>
          <w:rPr>
            <w:noProof/>
            <w:webHidden/>
          </w:rPr>
          <w:fldChar w:fldCharType="separate"/>
        </w:r>
        <w:r>
          <w:rPr>
            <w:noProof/>
            <w:webHidden/>
          </w:rPr>
          <w:t>9</w:t>
        </w:r>
        <w:r>
          <w:rPr>
            <w:noProof/>
            <w:webHidden/>
          </w:rPr>
          <w:fldChar w:fldCharType="end"/>
        </w:r>
      </w:hyperlink>
    </w:p>
    <w:p w14:paraId="29B1D646" w14:textId="6A22D9BF" w:rsidR="00343F6B" w:rsidRDefault="00343F6B">
      <w:pPr>
        <w:pStyle w:val="TableofFigures"/>
        <w:tabs>
          <w:tab w:val="right" w:leader="dot" w:pos="9016"/>
        </w:tabs>
        <w:rPr>
          <w:rFonts w:eastAsiaTheme="minorEastAsia"/>
          <w:noProof/>
          <w:lang w:eastAsia="en-IE"/>
        </w:rPr>
      </w:pPr>
      <w:hyperlink w:anchor="_Toc116212007" w:history="1">
        <w:r w:rsidRPr="00783EA1">
          <w:rPr>
            <w:rStyle w:val="Hyperlink"/>
            <w:noProof/>
          </w:rPr>
          <w:t>Figure 11 - Nesting a tuple in a list</w:t>
        </w:r>
        <w:r>
          <w:rPr>
            <w:noProof/>
            <w:webHidden/>
          </w:rPr>
          <w:tab/>
        </w:r>
        <w:r>
          <w:rPr>
            <w:noProof/>
            <w:webHidden/>
          </w:rPr>
          <w:fldChar w:fldCharType="begin"/>
        </w:r>
        <w:r>
          <w:rPr>
            <w:noProof/>
            <w:webHidden/>
          </w:rPr>
          <w:instrText xml:space="preserve"> PAGEREF _Toc116212007 \h </w:instrText>
        </w:r>
        <w:r>
          <w:rPr>
            <w:noProof/>
            <w:webHidden/>
          </w:rPr>
        </w:r>
        <w:r>
          <w:rPr>
            <w:noProof/>
            <w:webHidden/>
          </w:rPr>
          <w:fldChar w:fldCharType="separate"/>
        </w:r>
        <w:r>
          <w:rPr>
            <w:noProof/>
            <w:webHidden/>
          </w:rPr>
          <w:t>9</w:t>
        </w:r>
        <w:r>
          <w:rPr>
            <w:noProof/>
            <w:webHidden/>
          </w:rPr>
          <w:fldChar w:fldCharType="end"/>
        </w:r>
      </w:hyperlink>
    </w:p>
    <w:p w14:paraId="26760BE8" w14:textId="4A604A08" w:rsidR="00343F6B" w:rsidRDefault="00343F6B">
      <w:pPr>
        <w:pStyle w:val="TableofFigures"/>
        <w:tabs>
          <w:tab w:val="right" w:leader="dot" w:pos="9016"/>
        </w:tabs>
        <w:rPr>
          <w:rFonts w:eastAsiaTheme="minorEastAsia"/>
          <w:noProof/>
          <w:lang w:eastAsia="en-IE"/>
        </w:rPr>
      </w:pPr>
      <w:hyperlink w:anchor="_Toc116212008" w:history="1">
        <w:r w:rsidRPr="00783EA1">
          <w:rPr>
            <w:rStyle w:val="Hyperlink"/>
            <w:noProof/>
          </w:rPr>
          <w:t>Figure 12 - Tuple Unpacking</w:t>
        </w:r>
        <w:r>
          <w:rPr>
            <w:noProof/>
            <w:webHidden/>
          </w:rPr>
          <w:tab/>
        </w:r>
        <w:r>
          <w:rPr>
            <w:noProof/>
            <w:webHidden/>
          </w:rPr>
          <w:fldChar w:fldCharType="begin"/>
        </w:r>
        <w:r>
          <w:rPr>
            <w:noProof/>
            <w:webHidden/>
          </w:rPr>
          <w:instrText xml:space="preserve"> PAGEREF _Toc116212008 \h </w:instrText>
        </w:r>
        <w:r>
          <w:rPr>
            <w:noProof/>
            <w:webHidden/>
          </w:rPr>
        </w:r>
        <w:r>
          <w:rPr>
            <w:noProof/>
            <w:webHidden/>
          </w:rPr>
          <w:fldChar w:fldCharType="separate"/>
        </w:r>
        <w:r>
          <w:rPr>
            <w:noProof/>
            <w:webHidden/>
          </w:rPr>
          <w:t>10</w:t>
        </w:r>
        <w:r>
          <w:rPr>
            <w:noProof/>
            <w:webHidden/>
          </w:rPr>
          <w:fldChar w:fldCharType="end"/>
        </w:r>
      </w:hyperlink>
    </w:p>
    <w:p w14:paraId="19B379E8" w14:textId="3694C84D" w:rsidR="00343F6B" w:rsidRDefault="00343F6B">
      <w:pPr>
        <w:pStyle w:val="TableofFigures"/>
        <w:tabs>
          <w:tab w:val="right" w:leader="dot" w:pos="9016"/>
        </w:tabs>
        <w:rPr>
          <w:rFonts w:eastAsiaTheme="minorEastAsia"/>
          <w:noProof/>
          <w:lang w:eastAsia="en-IE"/>
        </w:rPr>
      </w:pPr>
      <w:hyperlink w:anchor="_Toc116212009" w:history="1">
        <w:r w:rsidRPr="00783EA1">
          <w:rPr>
            <w:rStyle w:val="Hyperlink"/>
            <w:noProof/>
          </w:rPr>
          <w:t>Figure 13 - Tuple range function</w:t>
        </w:r>
        <w:r>
          <w:rPr>
            <w:noProof/>
            <w:webHidden/>
          </w:rPr>
          <w:tab/>
        </w:r>
        <w:r>
          <w:rPr>
            <w:noProof/>
            <w:webHidden/>
          </w:rPr>
          <w:fldChar w:fldCharType="begin"/>
        </w:r>
        <w:r>
          <w:rPr>
            <w:noProof/>
            <w:webHidden/>
          </w:rPr>
          <w:instrText xml:space="preserve"> PAGEREF _Toc116212009 \h </w:instrText>
        </w:r>
        <w:r>
          <w:rPr>
            <w:noProof/>
            <w:webHidden/>
          </w:rPr>
        </w:r>
        <w:r>
          <w:rPr>
            <w:noProof/>
            <w:webHidden/>
          </w:rPr>
          <w:fldChar w:fldCharType="separate"/>
        </w:r>
        <w:r>
          <w:rPr>
            <w:noProof/>
            <w:webHidden/>
          </w:rPr>
          <w:t>11</w:t>
        </w:r>
        <w:r>
          <w:rPr>
            <w:noProof/>
            <w:webHidden/>
          </w:rPr>
          <w:fldChar w:fldCharType="end"/>
        </w:r>
      </w:hyperlink>
    </w:p>
    <w:p w14:paraId="15587CB8" w14:textId="3C36ED1E" w:rsidR="00343F6B" w:rsidRDefault="00343F6B">
      <w:pPr>
        <w:pStyle w:val="TableofFigures"/>
        <w:tabs>
          <w:tab w:val="right" w:leader="dot" w:pos="9016"/>
        </w:tabs>
        <w:rPr>
          <w:rFonts w:eastAsiaTheme="minorEastAsia"/>
          <w:noProof/>
          <w:lang w:eastAsia="en-IE"/>
        </w:rPr>
      </w:pPr>
      <w:hyperlink w:anchor="_Toc116212010" w:history="1">
        <w:r w:rsidRPr="00783EA1">
          <w:rPr>
            <w:rStyle w:val="Hyperlink"/>
            <w:noProof/>
          </w:rPr>
          <w:t>Figure 14 - Iterating through a dictionary</w:t>
        </w:r>
        <w:r>
          <w:rPr>
            <w:noProof/>
            <w:webHidden/>
          </w:rPr>
          <w:tab/>
        </w:r>
        <w:r>
          <w:rPr>
            <w:noProof/>
            <w:webHidden/>
          </w:rPr>
          <w:fldChar w:fldCharType="begin"/>
        </w:r>
        <w:r>
          <w:rPr>
            <w:noProof/>
            <w:webHidden/>
          </w:rPr>
          <w:instrText xml:space="preserve"> PAGEREF _Toc116212010 \h </w:instrText>
        </w:r>
        <w:r>
          <w:rPr>
            <w:noProof/>
            <w:webHidden/>
          </w:rPr>
        </w:r>
        <w:r>
          <w:rPr>
            <w:noProof/>
            <w:webHidden/>
          </w:rPr>
          <w:fldChar w:fldCharType="separate"/>
        </w:r>
        <w:r>
          <w:rPr>
            <w:noProof/>
            <w:webHidden/>
          </w:rPr>
          <w:t>11</w:t>
        </w:r>
        <w:r>
          <w:rPr>
            <w:noProof/>
            <w:webHidden/>
          </w:rPr>
          <w:fldChar w:fldCharType="end"/>
        </w:r>
      </w:hyperlink>
    </w:p>
    <w:p w14:paraId="4279559D" w14:textId="7EB56499" w:rsidR="00CF285C" w:rsidRDefault="00CF285C" w:rsidP="00B3357B">
      <w:pPr>
        <w:pStyle w:val="Heading1"/>
      </w:pPr>
      <w:r>
        <w:fldChar w:fldCharType="end"/>
      </w:r>
      <w:r w:rsidR="00E042E6">
        <w:t xml:space="preserve"> </w:t>
      </w:r>
      <w:r>
        <w:br w:type="page"/>
      </w:r>
    </w:p>
    <w:p w14:paraId="512EB3E0" w14:textId="4DED81E8" w:rsidR="004A0317" w:rsidRDefault="004A0317" w:rsidP="004A0317">
      <w:pPr>
        <w:pStyle w:val="Heading1"/>
      </w:pPr>
      <w:bookmarkStart w:id="1" w:name="_Toc116212012"/>
      <w:r>
        <w:lastRenderedPageBreak/>
        <w:t>Flow Control</w:t>
      </w:r>
      <w:bookmarkEnd w:id="1"/>
    </w:p>
    <w:p w14:paraId="2B9D82EA" w14:textId="68BDB1EC" w:rsidR="004A0317" w:rsidRDefault="004A0317" w:rsidP="004A0317">
      <w:r w:rsidRPr="004A0317">
        <w:t>In programming, there are times when we must make decisions and then carry out the subsequent block of code in accordance with those decisions.</w:t>
      </w:r>
      <w:r>
        <w:t xml:space="preserve"> Statements such as if, if-else, and nested-if as used in control flow coding  </w:t>
      </w:r>
      <w:r>
        <w:fldChar w:fldCharType="begin"/>
      </w:r>
      <w:r w:rsidR="0026268C">
        <w:instrText xml:space="preserve"> ADDIN ZOTERO_ITEM CSL_CITATION {"citationID":"p1vkA3Yh","properties":{"formattedCitation":"[1]","plainCitation":"[1]","noteIndex":0},"citationItems":[{"id":207,"uris":["http://zotero.org/users/9256060/items/A8AK37FR"],"itemData":{"id":207,"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Control Flow in Python","URL":"https://www.geeksforgeeks.org/python-if-else/","author":[{"family":"Agarwal","given":"Devanshu"}],"accessed":{"date-parts":[["2022",10,6]]},"issued":{"date-parts":[["2017",12,27]]}}}],"schema":"https://github.com/citation-style-language/schema/raw/master/csl-citation.json"} </w:instrText>
      </w:r>
      <w:r>
        <w:fldChar w:fldCharType="separate"/>
      </w:r>
      <w:r w:rsidR="0026268C" w:rsidRPr="0026268C">
        <w:rPr>
          <w:rFonts w:ascii="Calibri" w:hAnsi="Calibri" w:cs="Calibri"/>
        </w:rPr>
        <w:t>[1]</w:t>
      </w:r>
      <w:r>
        <w:fldChar w:fldCharType="end"/>
      </w:r>
      <w:r>
        <w:t xml:space="preserve">. </w:t>
      </w:r>
      <w:r w:rsidRPr="004A0317">
        <w:t>In Python, control flow is determined by colons (:) and indentation.</w:t>
      </w:r>
    </w:p>
    <w:p w14:paraId="7C2623C7" w14:textId="77777777" w:rsidR="009E5D81" w:rsidRDefault="009E5D81" w:rsidP="009E5D81">
      <w:pPr>
        <w:keepNext/>
        <w:jc w:val="center"/>
      </w:pPr>
      <w:r>
        <w:rPr>
          <w:noProof/>
        </w:rPr>
        <w:drawing>
          <wp:inline distT="0" distB="0" distL="0" distR="0" wp14:anchorId="3D6186AA" wp14:editId="08C7B72D">
            <wp:extent cx="4175760" cy="2181333"/>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8"/>
                    <a:stretch>
                      <a:fillRect/>
                    </a:stretch>
                  </pic:blipFill>
                  <pic:spPr>
                    <a:xfrm>
                      <a:off x="0" y="0"/>
                      <a:ext cx="4181907" cy="2184544"/>
                    </a:xfrm>
                    <a:prstGeom prst="rect">
                      <a:avLst/>
                    </a:prstGeom>
                  </pic:spPr>
                </pic:pic>
              </a:graphicData>
            </a:graphic>
          </wp:inline>
        </w:drawing>
      </w:r>
    </w:p>
    <w:p w14:paraId="25EECB1F" w14:textId="5592C1C6" w:rsidR="00F70B4C" w:rsidRDefault="009E5D81" w:rsidP="009E5D81">
      <w:pPr>
        <w:pStyle w:val="Caption"/>
        <w:jc w:val="center"/>
      </w:pPr>
      <w:bookmarkStart w:id="2" w:name="_Toc116211997"/>
      <w:r>
        <w:t xml:space="preserve">Figure </w:t>
      </w:r>
      <w:fldSimple w:instr=" SEQ Figure \* ARABIC ">
        <w:r w:rsidR="003E7E0D">
          <w:rPr>
            <w:noProof/>
          </w:rPr>
          <w:t>1</w:t>
        </w:r>
      </w:fldSimple>
      <w:r>
        <w:t xml:space="preserve"> - Result of if statement</w:t>
      </w:r>
      <w:bookmarkEnd w:id="2"/>
    </w:p>
    <w:p w14:paraId="1D7DF55B" w14:textId="77777777" w:rsidR="009E5D81" w:rsidRDefault="009E5D81" w:rsidP="009E5D81">
      <w:pPr>
        <w:keepNext/>
        <w:jc w:val="center"/>
      </w:pPr>
      <w:r>
        <w:rPr>
          <w:noProof/>
        </w:rPr>
        <w:drawing>
          <wp:inline distT="0" distB="0" distL="0" distR="0" wp14:anchorId="13E44833" wp14:editId="138EEA36">
            <wp:extent cx="2749464" cy="3093720"/>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9"/>
                    <a:stretch>
                      <a:fillRect/>
                    </a:stretch>
                  </pic:blipFill>
                  <pic:spPr>
                    <a:xfrm>
                      <a:off x="0" y="0"/>
                      <a:ext cx="2752160" cy="3096753"/>
                    </a:xfrm>
                    <a:prstGeom prst="rect">
                      <a:avLst/>
                    </a:prstGeom>
                  </pic:spPr>
                </pic:pic>
              </a:graphicData>
            </a:graphic>
          </wp:inline>
        </w:drawing>
      </w:r>
    </w:p>
    <w:p w14:paraId="0EF06830" w14:textId="41B8DAB4" w:rsidR="009E5D81" w:rsidRDefault="009E5D81" w:rsidP="009E5D81">
      <w:pPr>
        <w:pStyle w:val="Caption"/>
        <w:jc w:val="center"/>
      </w:pPr>
      <w:bookmarkStart w:id="3" w:name="_Toc116211998"/>
      <w:r>
        <w:t xml:space="preserve">Figure </w:t>
      </w:r>
      <w:fldSimple w:instr=" SEQ Figure \* ARABIC ">
        <w:r w:rsidR="003E7E0D">
          <w:rPr>
            <w:noProof/>
          </w:rPr>
          <w:t>2</w:t>
        </w:r>
      </w:fldSimple>
      <w:r>
        <w:t xml:space="preserve"> - </w:t>
      </w:r>
      <w:r w:rsidRPr="00796A64">
        <w:t>Experimenting with the values</w:t>
      </w:r>
      <w:bookmarkEnd w:id="3"/>
    </w:p>
    <w:p w14:paraId="3A597DC1" w14:textId="4FE626CC" w:rsidR="009E5D81" w:rsidRDefault="009E5D81">
      <w:pPr>
        <w:spacing w:line="259" w:lineRule="auto"/>
        <w:jc w:val="left"/>
      </w:pPr>
    </w:p>
    <w:p w14:paraId="4B6B3AB3" w14:textId="6BB7AFA7" w:rsidR="009E5D81" w:rsidRDefault="009E5D81">
      <w:pPr>
        <w:spacing w:line="259" w:lineRule="auto"/>
        <w:jc w:val="left"/>
      </w:pPr>
    </w:p>
    <w:p w14:paraId="00DA9694" w14:textId="5CCF5773" w:rsidR="009E5D81" w:rsidRDefault="009E5D81">
      <w:pPr>
        <w:spacing w:line="259" w:lineRule="auto"/>
        <w:jc w:val="left"/>
      </w:pPr>
    </w:p>
    <w:p w14:paraId="39B82EA4" w14:textId="505F8CBD" w:rsidR="009E5D81" w:rsidRDefault="009E5D81">
      <w:pPr>
        <w:spacing w:line="259" w:lineRule="auto"/>
        <w:jc w:val="left"/>
      </w:pPr>
      <w:r>
        <w:t xml:space="preserve">An if then else statement to see if three is less than 2 and 5 less than nine was run to see if it was true or false. Results are shown in figure 2 below. </w:t>
      </w:r>
    </w:p>
    <w:p w14:paraId="18D3A91B" w14:textId="77777777" w:rsidR="009E5D81" w:rsidRDefault="009E5D81" w:rsidP="009E5D81">
      <w:pPr>
        <w:keepNext/>
        <w:spacing w:line="259" w:lineRule="auto"/>
        <w:jc w:val="center"/>
      </w:pPr>
      <w:r>
        <w:rPr>
          <w:noProof/>
        </w:rPr>
        <w:lastRenderedPageBreak/>
        <w:drawing>
          <wp:inline distT="0" distB="0" distL="0" distR="0" wp14:anchorId="050B3A07" wp14:editId="1016D7FC">
            <wp:extent cx="3977985" cy="2735817"/>
            <wp:effectExtent l="0" t="0" r="3810" b="7620"/>
            <wp:docPr id="16" name="Picture 16"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Word&#10;&#10;Description automatically generated"/>
                    <pic:cNvPicPr/>
                  </pic:nvPicPr>
                  <pic:blipFill>
                    <a:blip r:embed="rId10"/>
                    <a:stretch>
                      <a:fillRect/>
                    </a:stretch>
                  </pic:blipFill>
                  <pic:spPr>
                    <a:xfrm>
                      <a:off x="0" y="0"/>
                      <a:ext cx="3977985" cy="2735817"/>
                    </a:xfrm>
                    <a:prstGeom prst="rect">
                      <a:avLst/>
                    </a:prstGeom>
                  </pic:spPr>
                </pic:pic>
              </a:graphicData>
            </a:graphic>
          </wp:inline>
        </w:drawing>
      </w:r>
    </w:p>
    <w:p w14:paraId="39994EF4" w14:textId="23187E74" w:rsidR="009E5D81" w:rsidRDefault="009E5D81" w:rsidP="009E5D81">
      <w:pPr>
        <w:pStyle w:val="Caption"/>
        <w:jc w:val="center"/>
      </w:pPr>
      <w:bookmarkStart w:id="4" w:name="_Toc116211999"/>
      <w:r>
        <w:t xml:space="preserve">Figure </w:t>
      </w:r>
      <w:fldSimple w:instr=" SEQ Figure \* ARABIC ">
        <w:r w:rsidR="003E7E0D">
          <w:rPr>
            <w:noProof/>
          </w:rPr>
          <w:t>3</w:t>
        </w:r>
      </w:fldSimple>
      <w:r>
        <w:t>- If then else statement</w:t>
      </w:r>
      <w:bookmarkEnd w:id="4"/>
    </w:p>
    <w:p w14:paraId="2F766120" w14:textId="717838D1" w:rsidR="009E5D81" w:rsidRDefault="009E5D81" w:rsidP="009E5D81">
      <w:pPr>
        <w:pStyle w:val="Heading2"/>
      </w:pPr>
      <w:bookmarkStart w:id="5" w:name="_Toc116212013"/>
      <w:r>
        <w:t>Code</w:t>
      </w:r>
      <w:bookmarkEnd w:id="5"/>
    </w:p>
    <w:p w14:paraId="1C867E9E" w14:textId="77777777" w:rsidR="00F20BF2" w:rsidRDefault="00F20BF2" w:rsidP="00F20BF2">
      <w:r>
        <w:t>a=False</w:t>
      </w:r>
    </w:p>
    <w:p w14:paraId="6EB44092" w14:textId="77777777" w:rsidR="00F20BF2" w:rsidRDefault="00F20BF2" w:rsidP="00F20BF2">
      <w:r>
        <w:t>b=False</w:t>
      </w:r>
    </w:p>
    <w:p w14:paraId="63725352" w14:textId="4663E5DD" w:rsidR="00F20BF2" w:rsidRDefault="00F20BF2" w:rsidP="00F20BF2">
      <w:r>
        <w:t>c=False</w:t>
      </w:r>
    </w:p>
    <w:p w14:paraId="33F35365" w14:textId="77777777" w:rsidR="00F20BF2" w:rsidRDefault="00F20BF2" w:rsidP="00F20BF2">
      <w:r>
        <w:t>if a:</w:t>
      </w:r>
    </w:p>
    <w:p w14:paraId="18D32508" w14:textId="77777777" w:rsidR="00F20BF2" w:rsidRDefault="00F20BF2" w:rsidP="00F20BF2">
      <w:r>
        <w:t xml:space="preserve">    print("a was True")</w:t>
      </w:r>
    </w:p>
    <w:p w14:paraId="7740677D" w14:textId="77777777" w:rsidR="00F20BF2" w:rsidRDefault="00F20BF2" w:rsidP="00F20BF2">
      <w:r>
        <w:t>elif b:</w:t>
      </w:r>
    </w:p>
    <w:p w14:paraId="7CCF2077" w14:textId="77777777" w:rsidR="00F20BF2" w:rsidRDefault="00F20BF2" w:rsidP="00F20BF2">
      <w:r>
        <w:t xml:space="preserve">    print("b was True")</w:t>
      </w:r>
    </w:p>
    <w:p w14:paraId="311D7163" w14:textId="77777777" w:rsidR="00F20BF2" w:rsidRDefault="00F20BF2" w:rsidP="00F20BF2">
      <w:r>
        <w:t>elif c:</w:t>
      </w:r>
    </w:p>
    <w:p w14:paraId="5193BC0E" w14:textId="77777777" w:rsidR="00F20BF2" w:rsidRDefault="00F20BF2" w:rsidP="00F20BF2">
      <w:r>
        <w:t xml:space="preserve">    print("c was True")</w:t>
      </w:r>
    </w:p>
    <w:p w14:paraId="2BA23DCD" w14:textId="77777777" w:rsidR="00F20BF2" w:rsidRDefault="00F20BF2" w:rsidP="00F20BF2">
      <w:r>
        <w:t>else:</w:t>
      </w:r>
    </w:p>
    <w:p w14:paraId="0A29BDB7" w14:textId="77777777" w:rsidR="00F20BF2" w:rsidRDefault="00F20BF2" w:rsidP="00F20BF2">
      <w:r>
        <w:t xml:space="preserve">    print("None of our Booleen variables were True")</w:t>
      </w:r>
    </w:p>
    <w:p w14:paraId="7E5FB998" w14:textId="3D88DBC5" w:rsidR="00F20BF2" w:rsidRDefault="00F20BF2" w:rsidP="00F20BF2"/>
    <w:p w14:paraId="395FEB30" w14:textId="77777777" w:rsidR="00F20BF2" w:rsidRDefault="00F20BF2" w:rsidP="00F20BF2">
      <w:r>
        <w:t>if (3&lt;2) and (5&lt;9):</w:t>
      </w:r>
    </w:p>
    <w:p w14:paraId="2FCE6ABA" w14:textId="77777777" w:rsidR="00F20BF2" w:rsidRDefault="00F20BF2" w:rsidP="00F20BF2">
      <w:r>
        <w:t xml:space="preserve">    print("Yup!")</w:t>
      </w:r>
    </w:p>
    <w:p w14:paraId="1CE136B1" w14:textId="77777777" w:rsidR="00F20BF2" w:rsidRDefault="00F20BF2" w:rsidP="00F20BF2">
      <w:r>
        <w:t>else:</w:t>
      </w:r>
    </w:p>
    <w:p w14:paraId="2C28A81B" w14:textId="21D37C1A" w:rsidR="009E5D81" w:rsidRPr="009E5D81" w:rsidRDefault="00F20BF2" w:rsidP="00F20BF2">
      <w:r>
        <w:lastRenderedPageBreak/>
        <w:t xml:space="preserve">    print("Nope!")</w:t>
      </w:r>
    </w:p>
    <w:p w14:paraId="143F0751" w14:textId="7679DEA7" w:rsidR="009E5D81" w:rsidRDefault="009E5D81" w:rsidP="009E5D81">
      <w:pPr>
        <w:pStyle w:val="Heading1"/>
      </w:pPr>
      <w:bookmarkStart w:id="6" w:name="_Toc116212014"/>
      <w:r>
        <w:t>Loops</w:t>
      </w:r>
      <w:bookmarkEnd w:id="6"/>
    </w:p>
    <w:p w14:paraId="3C5F933F" w14:textId="325C4160" w:rsidR="009E5D81" w:rsidRDefault="00F20BF2">
      <w:pPr>
        <w:spacing w:line="259" w:lineRule="auto"/>
        <w:jc w:val="left"/>
      </w:pPr>
      <w:r w:rsidRPr="00F20BF2">
        <w:t xml:space="preserve">The following </w:t>
      </w:r>
      <w:r>
        <w:t>types</w:t>
      </w:r>
      <w:r w:rsidRPr="00F20BF2">
        <w:t xml:space="preserve"> of loops are available in the Python programming language to satisfy looping needs. Python offers three options for running the loops. The core functionality of all the methods is the same, although their syntax and time required for condition checking vary.</w:t>
      </w:r>
    </w:p>
    <w:p w14:paraId="22F8DFBB" w14:textId="73AC23D7" w:rsidR="00F20BF2" w:rsidRDefault="00F20BF2" w:rsidP="00F20BF2">
      <w:pPr>
        <w:pStyle w:val="ListParagraph"/>
        <w:numPr>
          <w:ilvl w:val="0"/>
          <w:numId w:val="3"/>
        </w:numPr>
        <w:spacing w:line="259" w:lineRule="auto"/>
        <w:jc w:val="left"/>
      </w:pPr>
      <w:r w:rsidRPr="00F20BF2">
        <w:t>While Loop</w:t>
      </w:r>
    </w:p>
    <w:p w14:paraId="2DE7E040" w14:textId="096B1CE5" w:rsidR="00F20BF2" w:rsidRDefault="00F20BF2" w:rsidP="00F20BF2">
      <w:pPr>
        <w:pStyle w:val="ListParagraph"/>
        <w:numPr>
          <w:ilvl w:val="0"/>
          <w:numId w:val="3"/>
        </w:numPr>
        <w:spacing w:line="259" w:lineRule="auto"/>
        <w:jc w:val="left"/>
      </w:pPr>
      <w:r w:rsidRPr="00F20BF2">
        <w:t>For Loop</w:t>
      </w:r>
    </w:p>
    <w:p w14:paraId="6D404186" w14:textId="168FA6CD" w:rsidR="00F20BF2" w:rsidRDefault="00F20BF2" w:rsidP="00F20BF2">
      <w:pPr>
        <w:pStyle w:val="ListParagraph"/>
        <w:numPr>
          <w:ilvl w:val="0"/>
          <w:numId w:val="3"/>
        </w:numPr>
        <w:spacing w:line="259" w:lineRule="auto"/>
        <w:jc w:val="left"/>
      </w:pPr>
      <w:r w:rsidRPr="00F20BF2">
        <w:t>Nested Loops</w:t>
      </w:r>
      <w:r>
        <w:t xml:space="preserve"> </w:t>
      </w:r>
      <w:r>
        <w:fldChar w:fldCharType="begin"/>
      </w:r>
      <w:r w:rsidR="0026268C">
        <w:instrText xml:space="preserve"> ADDIN ZOTERO_ITEM CSL_CITATION {"citationID":"30pfxRVL","properties":{"formattedCitation":"[2]","plainCitation":"[2]","noteIndex":0},"citationItems":[{"id":209,"uris":["http://zotero.org/users/9256060/items/U55GNXZN"],"itemData":{"id":209,"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loops in python","URL":"https://www.geeksforgeeks.org/loops-in-python/","author":[{"family":"GeeksforGeeks","given":""}],"accessed":{"date-parts":[["2022",10,6]]},"issued":{"date-parts":[["2017",6,7]]}}}],"schema":"https://github.com/citation-style-language/schema/raw/master/csl-citation.json"} </w:instrText>
      </w:r>
      <w:r>
        <w:fldChar w:fldCharType="separate"/>
      </w:r>
      <w:r w:rsidR="0026268C" w:rsidRPr="0026268C">
        <w:rPr>
          <w:rFonts w:ascii="Calibri" w:hAnsi="Calibri" w:cs="Calibri"/>
        </w:rPr>
        <w:t>[2]</w:t>
      </w:r>
      <w:r>
        <w:fldChar w:fldCharType="end"/>
      </w:r>
      <w:r>
        <w:t>.</w:t>
      </w:r>
    </w:p>
    <w:p w14:paraId="3D8F1BD5" w14:textId="5DBEDDB0" w:rsidR="00F7243D" w:rsidRDefault="00F7243D" w:rsidP="00F7243D">
      <w:pPr>
        <w:pStyle w:val="Heading2"/>
      </w:pPr>
      <w:bookmarkStart w:id="7" w:name="_Toc116212015"/>
      <w:r>
        <w:t>For Loops</w:t>
      </w:r>
      <w:bookmarkEnd w:id="7"/>
    </w:p>
    <w:p w14:paraId="4B150FE1" w14:textId="77777777" w:rsidR="004A4E6A" w:rsidRDefault="004A4E6A" w:rsidP="004A4E6A">
      <w:pPr>
        <w:keepNext/>
        <w:spacing w:line="259" w:lineRule="auto"/>
        <w:jc w:val="center"/>
      </w:pPr>
      <w:r>
        <w:rPr>
          <w:noProof/>
        </w:rPr>
        <w:drawing>
          <wp:inline distT="0" distB="0" distL="0" distR="0" wp14:anchorId="42CC3E87" wp14:editId="76B4A7B6">
            <wp:extent cx="5731510" cy="2076450"/>
            <wp:effectExtent l="0" t="0" r="2540" b="0"/>
            <wp:docPr id="2" name="Picture 2"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Word&#10;&#10;Description automatically generated"/>
                    <pic:cNvPicPr/>
                  </pic:nvPicPr>
                  <pic:blipFill>
                    <a:blip r:embed="rId11"/>
                    <a:stretch>
                      <a:fillRect/>
                    </a:stretch>
                  </pic:blipFill>
                  <pic:spPr>
                    <a:xfrm>
                      <a:off x="0" y="0"/>
                      <a:ext cx="5731510" cy="2076450"/>
                    </a:xfrm>
                    <a:prstGeom prst="rect">
                      <a:avLst/>
                    </a:prstGeom>
                  </pic:spPr>
                </pic:pic>
              </a:graphicData>
            </a:graphic>
          </wp:inline>
        </w:drawing>
      </w:r>
    </w:p>
    <w:p w14:paraId="4D20A5B5" w14:textId="10AC9FE7" w:rsidR="004A4E6A" w:rsidRDefault="004A4E6A" w:rsidP="004A4E6A">
      <w:pPr>
        <w:pStyle w:val="Caption"/>
        <w:jc w:val="center"/>
      </w:pPr>
      <w:bookmarkStart w:id="8" w:name="_Toc116212000"/>
      <w:r>
        <w:t xml:space="preserve">Figure </w:t>
      </w:r>
      <w:fldSimple w:instr=" SEQ Figure \* ARABIC ">
        <w:r w:rsidR="003E7E0D">
          <w:rPr>
            <w:noProof/>
          </w:rPr>
          <w:t>4</w:t>
        </w:r>
      </w:fldSimple>
      <w:r>
        <w:t xml:space="preserve"> - Testing Loops - my_for.py</w:t>
      </w:r>
      <w:bookmarkEnd w:id="8"/>
    </w:p>
    <w:p w14:paraId="0CB78652" w14:textId="77A8B3E9" w:rsidR="00F20BF2" w:rsidRDefault="00F20BF2" w:rsidP="00F20BF2">
      <w:pPr>
        <w:pStyle w:val="ListParagraph"/>
        <w:spacing w:line="259" w:lineRule="auto"/>
        <w:ind w:left="360"/>
        <w:jc w:val="left"/>
      </w:pPr>
    </w:p>
    <w:p w14:paraId="30877055" w14:textId="2A70B8F4" w:rsidR="00B76442" w:rsidRDefault="00B76442" w:rsidP="00F20BF2">
      <w:pPr>
        <w:pStyle w:val="ListParagraph"/>
        <w:spacing w:line="259" w:lineRule="auto"/>
        <w:ind w:left="0"/>
        <w:jc w:val="left"/>
      </w:pPr>
      <w:r>
        <w:t>I examined this code:</w:t>
      </w:r>
    </w:p>
    <w:p w14:paraId="47B611A7" w14:textId="77777777" w:rsidR="00B76442" w:rsidRDefault="00B76442" w:rsidP="00F20BF2">
      <w:pPr>
        <w:pStyle w:val="ListParagraph"/>
        <w:spacing w:line="259" w:lineRule="auto"/>
        <w:ind w:left="0"/>
        <w:jc w:val="left"/>
      </w:pPr>
      <w:r w:rsidRPr="00B76442">
        <w:t xml:space="preserve">iterable_variable = [1,2,3,4,5,6] for item in iterable_variable: </w:t>
      </w:r>
    </w:p>
    <w:p w14:paraId="4DD2448E" w14:textId="77777777" w:rsidR="00B76442" w:rsidRDefault="00B76442" w:rsidP="00B76442">
      <w:pPr>
        <w:pStyle w:val="ListParagraph"/>
        <w:spacing w:line="259" w:lineRule="auto"/>
        <w:ind w:left="0" w:firstLine="720"/>
        <w:jc w:val="left"/>
      </w:pPr>
      <w:r w:rsidRPr="00B76442">
        <w:t xml:space="preserve">if item %2 != 0: </w:t>
      </w:r>
    </w:p>
    <w:p w14:paraId="1E0AF474" w14:textId="16E0EC34" w:rsidR="00F20BF2" w:rsidRDefault="00B76442" w:rsidP="00B76442">
      <w:pPr>
        <w:pStyle w:val="ListParagraph"/>
        <w:spacing w:line="259" w:lineRule="auto"/>
        <w:ind w:firstLine="720"/>
        <w:jc w:val="left"/>
      </w:pPr>
      <w:r w:rsidRPr="00B76442">
        <w:t>print(item)</w:t>
      </w:r>
    </w:p>
    <w:p w14:paraId="318DD178" w14:textId="77777777" w:rsidR="004A4E6A" w:rsidRDefault="004A4E6A" w:rsidP="00F20BF2">
      <w:pPr>
        <w:pStyle w:val="ListParagraph"/>
        <w:spacing w:line="259" w:lineRule="auto"/>
        <w:ind w:left="0"/>
        <w:jc w:val="left"/>
      </w:pPr>
    </w:p>
    <w:p w14:paraId="24387995" w14:textId="1F058361" w:rsidR="00B76442" w:rsidRDefault="00B76442" w:rsidP="00F20BF2">
      <w:pPr>
        <w:pStyle w:val="ListParagraph"/>
        <w:spacing w:line="259" w:lineRule="auto"/>
        <w:ind w:left="0"/>
        <w:jc w:val="left"/>
      </w:pPr>
      <w:r>
        <w:t>The e</w:t>
      </w:r>
      <w:r w:rsidRPr="00B76442">
        <w:t xml:space="preserve">xclamation mark means not equal. </w:t>
      </w:r>
    </w:p>
    <w:p w14:paraId="0FC679D7" w14:textId="610BB7F8" w:rsidR="004A4E6A" w:rsidRDefault="00B76442" w:rsidP="00B76442">
      <w:pPr>
        <w:pStyle w:val="ListParagraph"/>
        <w:spacing w:line="259" w:lineRule="auto"/>
        <w:ind w:left="0"/>
        <w:jc w:val="left"/>
      </w:pPr>
      <w:r w:rsidRPr="00B76442">
        <w:t xml:space="preserve">%2 </w:t>
      </w:r>
      <w:r w:rsidR="004A4E6A">
        <w:tab/>
      </w:r>
      <w:r w:rsidR="004A4E6A" w:rsidRPr="004A4E6A">
        <w:t xml:space="preserve">Modulo Operator </w:t>
      </w:r>
      <w:r w:rsidR="004A4E6A">
        <w:t>– Helps find even or odd numbers</w:t>
      </w:r>
    </w:p>
    <w:p w14:paraId="6D7AB0E3" w14:textId="375C0272" w:rsidR="00B76442" w:rsidRDefault="00B76442" w:rsidP="00B76442">
      <w:pPr>
        <w:pStyle w:val="ListParagraph"/>
        <w:spacing w:line="259" w:lineRule="auto"/>
        <w:ind w:left="0"/>
        <w:jc w:val="left"/>
      </w:pPr>
      <w:r w:rsidRPr="00B76442">
        <w:t xml:space="preserve">!= 0: </w:t>
      </w:r>
      <w:r w:rsidR="004A4E6A">
        <w:t>-</w:t>
      </w:r>
      <w:r w:rsidR="004A4E6A">
        <w:tab/>
        <w:t>N</w:t>
      </w:r>
      <w:r w:rsidR="004A4E6A" w:rsidRPr="004A4E6A">
        <w:t>ot equal to 0</w:t>
      </w:r>
    </w:p>
    <w:p w14:paraId="3DAFDEDC" w14:textId="1CAC5983" w:rsidR="004A4E6A" w:rsidRDefault="004A4E6A" w:rsidP="00B76442">
      <w:pPr>
        <w:pStyle w:val="ListParagraph"/>
        <w:spacing w:line="259" w:lineRule="auto"/>
        <w:ind w:left="0"/>
        <w:jc w:val="left"/>
      </w:pPr>
    </w:p>
    <w:p w14:paraId="1AF2B934" w14:textId="19485B97" w:rsidR="004A4E6A" w:rsidRDefault="004A4E6A" w:rsidP="00B76442">
      <w:pPr>
        <w:pStyle w:val="ListParagraph"/>
        <w:spacing w:line="259" w:lineRule="auto"/>
        <w:ind w:left="0"/>
        <w:jc w:val="left"/>
      </w:pPr>
      <w:r>
        <w:t>In figure 5 below, the code shown will allow the programme to print odd and even numbers from the loop set:</w:t>
      </w:r>
    </w:p>
    <w:p w14:paraId="1B947B7D" w14:textId="77777777" w:rsidR="004A4E6A" w:rsidRDefault="004A4E6A" w:rsidP="004A4E6A">
      <w:pPr>
        <w:pStyle w:val="ListParagraph"/>
        <w:keepNext/>
        <w:spacing w:line="259" w:lineRule="auto"/>
        <w:ind w:left="0"/>
        <w:jc w:val="center"/>
      </w:pPr>
      <w:r>
        <w:rPr>
          <w:noProof/>
        </w:rPr>
        <w:lastRenderedPageBreak/>
        <w:drawing>
          <wp:inline distT="0" distB="0" distL="0" distR="0" wp14:anchorId="2906C19B" wp14:editId="395585C2">
            <wp:extent cx="5136325" cy="3398815"/>
            <wp:effectExtent l="0" t="0" r="762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2"/>
                    <a:stretch>
                      <a:fillRect/>
                    </a:stretch>
                  </pic:blipFill>
                  <pic:spPr>
                    <a:xfrm>
                      <a:off x="0" y="0"/>
                      <a:ext cx="5136325" cy="3398815"/>
                    </a:xfrm>
                    <a:prstGeom prst="rect">
                      <a:avLst/>
                    </a:prstGeom>
                  </pic:spPr>
                </pic:pic>
              </a:graphicData>
            </a:graphic>
          </wp:inline>
        </w:drawing>
      </w:r>
    </w:p>
    <w:p w14:paraId="22CE73C8" w14:textId="54342D39" w:rsidR="004A4E6A" w:rsidRDefault="004A4E6A" w:rsidP="00F7243D">
      <w:pPr>
        <w:pStyle w:val="Caption"/>
        <w:jc w:val="center"/>
      </w:pPr>
      <w:bookmarkStart w:id="9" w:name="_Toc116212001"/>
      <w:r>
        <w:t xml:space="preserve">Figure </w:t>
      </w:r>
      <w:fldSimple w:instr=" SEQ Figure \* ARABIC ">
        <w:r w:rsidR="003E7E0D">
          <w:rPr>
            <w:noProof/>
          </w:rPr>
          <w:t>5</w:t>
        </w:r>
      </w:fldSimple>
      <w:r>
        <w:t>- Printing odd and even numbers</w:t>
      </w:r>
      <w:r w:rsidR="006E35F1">
        <w:t xml:space="preserve"> - </w:t>
      </w:r>
      <w:r w:rsidR="006E35F1" w:rsidRPr="006E35F1">
        <w:t>my_for</w:t>
      </w:r>
      <w:r w:rsidR="006E35F1">
        <w:t>.py</w:t>
      </w:r>
      <w:bookmarkEnd w:id="9"/>
    </w:p>
    <w:p w14:paraId="682E09B2" w14:textId="1844D0BA" w:rsidR="00F7243D" w:rsidRDefault="00F7243D" w:rsidP="00F7243D">
      <w:r>
        <w:t xml:space="preserve">Indentation is significant when it comes to coding in Python. Looking at the code below in figure 6, the final line of the code (Print(total), when indented, will run right through and print all the results of the </w:t>
      </w:r>
      <w:r w:rsidRPr="00F7243D">
        <w:rPr>
          <w:b/>
          <w:bCs/>
        </w:rPr>
        <w:t>for loop</w:t>
      </w:r>
      <w:r>
        <w:t>.</w:t>
      </w:r>
    </w:p>
    <w:p w14:paraId="34D02776" w14:textId="77777777" w:rsidR="00F7243D" w:rsidRDefault="00F7243D" w:rsidP="00F7243D">
      <w:pPr>
        <w:keepNext/>
        <w:jc w:val="center"/>
      </w:pPr>
      <w:r>
        <w:rPr>
          <w:noProof/>
        </w:rPr>
        <w:drawing>
          <wp:inline distT="0" distB="0" distL="0" distR="0" wp14:anchorId="51BADE0A" wp14:editId="172A5302">
            <wp:extent cx="5731510" cy="2726690"/>
            <wp:effectExtent l="0" t="0" r="2540"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726690"/>
                    </a:xfrm>
                    <a:prstGeom prst="rect">
                      <a:avLst/>
                    </a:prstGeom>
                    <a:noFill/>
                    <a:ln>
                      <a:noFill/>
                    </a:ln>
                  </pic:spPr>
                </pic:pic>
              </a:graphicData>
            </a:graphic>
          </wp:inline>
        </w:drawing>
      </w:r>
    </w:p>
    <w:p w14:paraId="410776D6" w14:textId="3F422D4F" w:rsidR="00F7243D" w:rsidRDefault="00F7243D" w:rsidP="00F7243D">
      <w:pPr>
        <w:pStyle w:val="Caption"/>
        <w:jc w:val="center"/>
      </w:pPr>
      <w:bookmarkStart w:id="10" w:name="_Toc116212002"/>
      <w:r>
        <w:t xml:space="preserve">Figure </w:t>
      </w:r>
      <w:fldSimple w:instr=" SEQ Figure \* ARABIC ">
        <w:r w:rsidR="003E7E0D">
          <w:rPr>
            <w:noProof/>
          </w:rPr>
          <w:t>6</w:t>
        </w:r>
      </w:fldSimple>
      <w:r>
        <w:t xml:space="preserve"> - </w:t>
      </w:r>
      <w:r w:rsidRPr="007B2301">
        <w:t>For loop with print indented</w:t>
      </w:r>
      <w:r w:rsidR="006E35F1">
        <w:t xml:space="preserve"> - </w:t>
      </w:r>
      <w:r w:rsidR="006E35F1" w:rsidRPr="006E35F1">
        <w:t>my_for2</w:t>
      </w:r>
      <w:r w:rsidR="006E35F1">
        <w:t>.py</w:t>
      </w:r>
      <w:bookmarkEnd w:id="10"/>
    </w:p>
    <w:p w14:paraId="55E9411A" w14:textId="616CE057" w:rsidR="00F7243D" w:rsidRDefault="00F7243D" w:rsidP="00F7243D">
      <w:pPr>
        <w:keepNext/>
        <w:jc w:val="center"/>
      </w:pPr>
    </w:p>
    <w:p w14:paraId="3FAFB589" w14:textId="1547FDD8" w:rsidR="00F7243D" w:rsidRDefault="00F7243D" w:rsidP="00F7243D">
      <w:r>
        <w:t xml:space="preserve">The </w:t>
      </w:r>
      <w:r w:rsidRPr="00F7243D">
        <w:rPr>
          <w:b/>
          <w:bCs/>
        </w:rPr>
        <w:t>For loop</w:t>
      </w:r>
      <w:r>
        <w:t xml:space="preserve"> with </w:t>
      </w:r>
      <w:r w:rsidRPr="00F7243D">
        <w:rPr>
          <w:b/>
          <w:bCs/>
        </w:rPr>
        <w:t>print</w:t>
      </w:r>
      <w:r>
        <w:t xml:space="preserve"> indented Looking at the code below in figure 7, the final line of the code (Print(total), is not indented; it will run through all the options and only print the final result.</w:t>
      </w:r>
    </w:p>
    <w:p w14:paraId="5F12F971" w14:textId="77777777" w:rsidR="00F7243D" w:rsidRDefault="00F7243D" w:rsidP="00F7243D">
      <w:pPr>
        <w:keepNext/>
        <w:jc w:val="center"/>
      </w:pPr>
      <w:r>
        <w:rPr>
          <w:noProof/>
        </w:rPr>
        <w:lastRenderedPageBreak/>
        <w:drawing>
          <wp:inline distT="0" distB="0" distL="0" distR="0" wp14:anchorId="391EDBB9" wp14:editId="20DCB242">
            <wp:extent cx="5731510" cy="2553970"/>
            <wp:effectExtent l="0" t="0" r="2540" b="0"/>
            <wp:docPr id="6" name="Picture 6"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Wor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553970"/>
                    </a:xfrm>
                    <a:prstGeom prst="rect">
                      <a:avLst/>
                    </a:prstGeom>
                    <a:noFill/>
                    <a:ln>
                      <a:noFill/>
                    </a:ln>
                  </pic:spPr>
                </pic:pic>
              </a:graphicData>
            </a:graphic>
          </wp:inline>
        </w:drawing>
      </w:r>
    </w:p>
    <w:p w14:paraId="05E20151" w14:textId="0FE42CAA" w:rsidR="00F7243D" w:rsidRDefault="00F7243D" w:rsidP="00F7243D">
      <w:pPr>
        <w:pStyle w:val="Caption"/>
        <w:jc w:val="center"/>
      </w:pPr>
      <w:bookmarkStart w:id="11" w:name="_Toc116212003"/>
      <w:r>
        <w:t xml:space="preserve">Figure </w:t>
      </w:r>
      <w:fldSimple w:instr=" SEQ Figure \* ARABIC ">
        <w:r w:rsidR="003E7E0D">
          <w:rPr>
            <w:noProof/>
          </w:rPr>
          <w:t>7</w:t>
        </w:r>
      </w:fldSimple>
      <w:r>
        <w:t xml:space="preserve"> - </w:t>
      </w:r>
      <w:r w:rsidRPr="009C3FAB">
        <w:t xml:space="preserve">For loop with </w:t>
      </w:r>
      <w:r w:rsidR="006C7E82">
        <w:t xml:space="preserve">the </w:t>
      </w:r>
      <w:r w:rsidRPr="009C3FAB">
        <w:t xml:space="preserve">print </w:t>
      </w:r>
      <w:r>
        <w:t xml:space="preserve">not </w:t>
      </w:r>
      <w:r w:rsidRPr="009C3FAB">
        <w:t>indented</w:t>
      </w:r>
      <w:r w:rsidR="006E35F1">
        <w:t xml:space="preserve"> - </w:t>
      </w:r>
      <w:r w:rsidR="006E35F1" w:rsidRPr="006E35F1">
        <w:t>my_for2</w:t>
      </w:r>
      <w:r w:rsidR="006E35F1">
        <w:t>.py</w:t>
      </w:r>
      <w:bookmarkEnd w:id="11"/>
    </w:p>
    <w:p w14:paraId="7C34C3C6" w14:textId="48DBE32C" w:rsidR="00DE448C" w:rsidRDefault="00402C3A" w:rsidP="00402C3A">
      <w:pPr>
        <w:pStyle w:val="Heading2"/>
      </w:pPr>
      <w:bookmarkStart w:id="12" w:name="_Toc116212016"/>
      <w:r>
        <w:t>IF THEN ELSE</w:t>
      </w:r>
      <w:bookmarkEnd w:id="12"/>
    </w:p>
    <w:p w14:paraId="1BF8E85E" w14:textId="230822AC" w:rsidR="00402C3A" w:rsidRDefault="005677F7" w:rsidP="004A4E6A">
      <w:r>
        <w:t xml:space="preserve">Once the If Them Else exercise was completed, it was noted that the code would run through the entire string to find the relevant character or not. </w:t>
      </w:r>
      <w:r w:rsidR="00F967FB">
        <w:t xml:space="preserve">Figure 8 shows the code and result </w:t>
      </w:r>
      <w:r w:rsidR="006C7E82">
        <w:t xml:space="preserve">where the If Then Else </w:t>
      </w:r>
      <w:r w:rsidR="00F967FB">
        <w:t xml:space="preserve">statement looks through the name to find the character. </w:t>
      </w:r>
    </w:p>
    <w:p w14:paraId="3D76BA59" w14:textId="77777777" w:rsidR="006C7E82" w:rsidRDefault="006C7E82" w:rsidP="006C7E82">
      <w:pPr>
        <w:keepNext/>
        <w:jc w:val="center"/>
      </w:pPr>
      <w:r>
        <w:rPr>
          <w:noProof/>
        </w:rPr>
        <w:drawing>
          <wp:inline distT="0" distB="0" distL="0" distR="0" wp14:anchorId="28157DCB" wp14:editId="75FD0D7E">
            <wp:extent cx="5418290" cy="2812024"/>
            <wp:effectExtent l="0" t="0" r="0" b="762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5"/>
                    <a:stretch>
                      <a:fillRect/>
                    </a:stretch>
                  </pic:blipFill>
                  <pic:spPr>
                    <a:xfrm>
                      <a:off x="0" y="0"/>
                      <a:ext cx="5418290" cy="2812024"/>
                    </a:xfrm>
                    <a:prstGeom prst="rect">
                      <a:avLst/>
                    </a:prstGeom>
                  </pic:spPr>
                </pic:pic>
              </a:graphicData>
            </a:graphic>
          </wp:inline>
        </w:drawing>
      </w:r>
    </w:p>
    <w:p w14:paraId="05772B13" w14:textId="63F22F69" w:rsidR="005677F7" w:rsidRDefault="006C7E82" w:rsidP="006C7E82">
      <w:pPr>
        <w:pStyle w:val="Caption"/>
        <w:jc w:val="center"/>
      </w:pPr>
      <w:bookmarkStart w:id="13" w:name="_Toc116212004"/>
      <w:r>
        <w:t xml:space="preserve">Figure </w:t>
      </w:r>
      <w:fldSimple w:instr=" SEQ Figure \* ARABIC ">
        <w:r w:rsidR="003E7E0D">
          <w:rPr>
            <w:noProof/>
          </w:rPr>
          <w:t>8</w:t>
        </w:r>
      </w:fldSimple>
      <w:r>
        <w:t xml:space="preserve"> - Looking for the letter "K" within the string</w:t>
      </w:r>
      <w:r w:rsidR="006E35F1">
        <w:t xml:space="preserve"> - </w:t>
      </w:r>
      <w:r w:rsidR="006E35F1" w:rsidRPr="006E35F1">
        <w:t>my_for3</w:t>
      </w:r>
      <w:r w:rsidR="006E35F1">
        <w:t>.py</w:t>
      </w:r>
      <w:bookmarkEnd w:id="13"/>
    </w:p>
    <w:p w14:paraId="093EBE51" w14:textId="0A26F5AE" w:rsidR="00F967FB" w:rsidRPr="00F967FB" w:rsidRDefault="00F967FB" w:rsidP="00F967FB">
      <w:r>
        <w:t>Figure 9 shows the code and result when a letter not in the string is searched for. The code runs through all the characters in the string</w:t>
      </w:r>
      <w:r w:rsidR="000D5007">
        <w:t xml:space="preserve"> and </w:t>
      </w:r>
      <w:r>
        <w:t>eliminates all the</w:t>
      </w:r>
      <w:r w:rsidR="000D5007">
        <w:t xml:space="preserve"> not-searched-for</w:t>
      </w:r>
      <w:r>
        <w:t xml:space="preserve"> characters</w:t>
      </w:r>
      <w:r w:rsidR="000D5007">
        <w:t>.</w:t>
      </w:r>
    </w:p>
    <w:p w14:paraId="6004B8BF" w14:textId="77777777" w:rsidR="00F967FB" w:rsidRDefault="00F967FB" w:rsidP="00F967FB">
      <w:pPr>
        <w:keepNext/>
        <w:jc w:val="center"/>
      </w:pPr>
      <w:r>
        <w:rPr>
          <w:noProof/>
        </w:rPr>
        <w:lastRenderedPageBreak/>
        <w:drawing>
          <wp:inline distT="0" distB="0" distL="0" distR="0" wp14:anchorId="57D09EB5" wp14:editId="1A3E9ED1">
            <wp:extent cx="4869602" cy="4519052"/>
            <wp:effectExtent l="0" t="0" r="762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16"/>
                    <a:stretch>
                      <a:fillRect/>
                    </a:stretch>
                  </pic:blipFill>
                  <pic:spPr>
                    <a:xfrm>
                      <a:off x="0" y="0"/>
                      <a:ext cx="4869602" cy="4519052"/>
                    </a:xfrm>
                    <a:prstGeom prst="rect">
                      <a:avLst/>
                    </a:prstGeom>
                  </pic:spPr>
                </pic:pic>
              </a:graphicData>
            </a:graphic>
          </wp:inline>
        </w:drawing>
      </w:r>
    </w:p>
    <w:p w14:paraId="22A941C8" w14:textId="47B14353" w:rsidR="00F967FB" w:rsidRPr="00F967FB" w:rsidRDefault="00F967FB" w:rsidP="00F967FB">
      <w:pPr>
        <w:pStyle w:val="Caption"/>
        <w:jc w:val="center"/>
      </w:pPr>
      <w:bookmarkStart w:id="14" w:name="_Toc116212005"/>
      <w:r>
        <w:t xml:space="preserve">Figure </w:t>
      </w:r>
      <w:fldSimple w:instr=" SEQ Figure \* ARABIC ">
        <w:r w:rsidR="003E7E0D">
          <w:rPr>
            <w:noProof/>
          </w:rPr>
          <w:t>9</w:t>
        </w:r>
      </w:fldSimple>
      <w:r>
        <w:t xml:space="preserve"> - Looking for a character</w:t>
      </w:r>
      <w:r w:rsidR="00C17B78">
        <w:t>,</w:t>
      </w:r>
      <w:r>
        <w:t xml:space="preserve"> not in the string</w:t>
      </w:r>
      <w:r w:rsidR="006E35F1">
        <w:t xml:space="preserve"> - </w:t>
      </w:r>
      <w:r w:rsidR="006E35F1" w:rsidRPr="006E35F1">
        <w:t>my_for3</w:t>
      </w:r>
      <w:r w:rsidR="006E35F1">
        <w:t>.py</w:t>
      </w:r>
      <w:bookmarkEnd w:id="14"/>
    </w:p>
    <w:p w14:paraId="55AD866F" w14:textId="77777777" w:rsidR="00C17B78" w:rsidRDefault="00C17B78" w:rsidP="004A4E6A">
      <w:pPr>
        <w:pStyle w:val="Heading2"/>
      </w:pPr>
    </w:p>
    <w:p w14:paraId="78F1C8E7" w14:textId="77777777" w:rsidR="00C17B78" w:rsidRDefault="00C17B78" w:rsidP="00C17B78">
      <w:pPr>
        <w:pStyle w:val="Heading2"/>
      </w:pPr>
      <w:bookmarkStart w:id="15" w:name="_Toc116212017"/>
      <w:r>
        <w:t>Python break, continue, pass statements</w:t>
      </w:r>
      <w:bookmarkEnd w:id="15"/>
    </w:p>
    <w:p w14:paraId="068D7783" w14:textId="39C9E895" w:rsidR="00B16A0C" w:rsidRDefault="00C17B78" w:rsidP="00C17B78">
      <w:bookmarkStart w:id="16" w:name="_Hlk115982091"/>
      <w:r w:rsidRPr="00C17B78">
        <w:t xml:space="preserve">The loop control statements interrupt the execution flow and stop/skip the iteration as necessary. The loop's regular method can be altered by using </w:t>
      </w:r>
      <w:r>
        <w:t>Python's break and continue commands</w:t>
      </w:r>
      <w:r w:rsidR="00B16A0C">
        <w:t>.</w:t>
      </w:r>
      <w:r>
        <w:t xml:space="preserve"> </w:t>
      </w:r>
      <w:r w:rsidR="00B16A0C" w:rsidRPr="00B16A0C">
        <w:t xml:space="preserve">The break statement handles ending the loop in which it is used. The code that follows the continue statement is skipped, and </w:t>
      </w:r>
      <w:r w:rsidR="00B16A0C">
        <w:t>control is returned to the start for the subsequent iteration</w:t>
      </w:r>
      <w:r w:rsidR="00B16A0C" w:rsidRPr="00B16A0C">
        <w:t>.</w:t>
      </w:r>
      <w:r w:rsidR="00B16A0C">
        <w:t xml:space="preserve"> </w:t>
      </w:r>
      <w:r w:rsidR="00B16A0C" w:rsidRPr="00B16A0C">
        <w:t>Inside loops, functions, classes, and if-statements that are intended to be implemented later, Python pass statements are used as placeholders</w:t>
      </w:r>
      <w:r w:rsidR="00B16A0C">
        <w:t xml:space="preserve"> </w:t>
      </w:r>
      <w:r w:rsidR="00B16A0C">
        <w:fldChar w:fldCharType="begin"/>
      </w:r>
      <w:r w:rsidR="0026268C">
        <w:instrText xml:space="preserve"> ADDIN ZOTERO_ITEM CSL_CITATION {"citationID":"WfPj4a1u","properties":{"formattedCitation":"[3]","plainCitation":"[3]","noteIndex":0},"citationItems":[{"id":211,"uris":["http://zotero.org/users/9256060/items/3N486NNE"],"itemData":{"id":211,"type":"webpage","abstract":"The concept of loops is available in almost all programming languages. Python loops help to iterate over a list, tuple, string, dictionary, and a set. There are two types of loop supported in Python \"for\" and \"while\". The block of code is executed multiple times inside the loop until the condition fails.","language":"en-US","title":"Python break, continue, pass statements with Examples","URL":"https://www.guru99.com/python-break-continue-pass.html","author":[{"family":"Campbell","given":"Steve"}],"accessed":{"date-parts":[["2022",10,6]]},"issued":{"date-parts":[["2020",3,1]]}}}],"schema":"https://github.com/citation-style-language/schema/raw/master/csl-citation.json"} </w:instrText>
      </w:r>
      <w:r w:rsidR="00B16A0C">
        <w:fldChar w:fldCharType="separate"/>
      </w:r>
      <w:r w:rsidR="0026268C" w:rsidRPr="0026268C">
        <w:rPr>
          <w:rFonts w:ascii="Calibri" w:hAnsi="Calibri" w:cs="Calibri"/>
        </w:rPr>
        <w:t>[3]</w:t>
      </w:r>
      <w:r w:rsidR="00B16A0C">
        <w:fldChar w:fldCharType="end"/>
      </w:r>
      <w:r w:rsidR="00B16A0C">
        <w:t>.</w:t>
      </w:r>
    </w:p>
    <w:p w14:paraId="500CEFB6" w14:textId="371D60C7" w:rsidR="00C17B78" w:rsidRDefault="001854D3" w:rsidP="001854D3">
      <w:bookmarkStart w:id="17" w:name="_Hlk115984371"/>
      <w:bookmarkEnd w:id="16"/>
      <w:r>
        <w:t xml:space="preserve">The result of using these control statements in the given exercise is shown in figure 10 below. </w:t>
      </w:r>
      <w:r w:rsidR="00C03FA2">
        <w:t xml:space="preserve">It will pass if number one is found; if number 2 is found, it will loop. If number three is found, it will print a statement. </w:t>
      </w:r>
    </w:p>
    <w:bookmarkEnd w:id="17"/>
    <w:p w14:paraId="0190F32D" w14:textId="77777777" w:rsidR="001854D3" w:rsidRDefault="001854D3" w:rsidP="001854D3">
      <w:pPr>
        <w:keepNext/>
        <w:jc w:val="center"/>
      </w:pPr>
      <w:r>
        <w:rPr>
          <w:noProof/>
        </w:rPr>
        <w:lastRenderedPageBreak/>
        <w:drawing>
          <wp:inline distT="0" distB="0" distL="0" distR="0" wp14:anchorId="48E542E3" wp14:editId="1C18165C">
            <wp:extent cx="5731510" cy="2252345"/>
            <wp:effectExtent l="0" t="0" r="2540" b="0"/>
            <wp:docPr id="9" name="Picture 9"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 Word&#10;&#10;Description automatically generated"/>
                    <pic:cNvPicPr/>
                  </pic:nvPicPr>
                  <pic:blipFill>
                    <a:blip r:embed="rId17"/>
                    <a:stretch>
                      <a:fillRect/>
                    </a:stretch>
                  </pic:blipFill>
                  <pic:spPr>
                    <a:xfrm>
                      <a:off x="0" y="0"/>
                      <a:ext cx="5731510" cy="2252345"/>
                    </a:xfrm>
                    <a:prstGeom prst="rect">
                      <a:avLst/>
                    </a:prstGeom>
                  </pic:spPr>
                </pic:pic>
              </a:graphicData>
            </a:graphic>
          </wp:inline>
        </w:drawing>
      </w:r>
    </w:p>
    <w:p w14:paraId="2E7AB34D" w14:textId="514AB1C7" w:rsidR="00C03FA2" w:rsidRDefault="001854D3" w:rsidP="00C03FA2">
      <w:pPr>
        <w:pStyle w:val="Caption"/>
        <w:jc w:val="center"/>
      </w:pPr>
      <w:bookmarkStart w:id="18" w:name="_Toc116212006"/>
      <w:r>
        <w:t xml:space="preserve">Figure </w:t>
      </w:r>
      <w:fldSimple w:instr=" SEQ Figure \* ARABIC ">
        <w:r w:rsidR="003E7E0D">
          <w:rPr>
            <w:noProof/>
          </w:rPr>
          <w:t>10</w:t>
        </w:r>
      </w:fldSimple>
      <w:r>
        <w:t>- Results of control statements - pass, continue and break – my_for4.py</w:t>
      </w:r>
      <w:bookmarkEnd w:id="18"/>
    </w:p>
    <w:p w14:paraId="3C62AB1E" w14:textId="10AB4A7F" w:rsidR="00C03FA2" w:rsidRDefault="00C8577D" w:rsidP="00955B2A">
      <w:pPr>
        <w:pStyle w:val="Heading2"/>
      </w:pPr>
      <w:bookmarkStart w:id="19" w:name="_Toc116212018"/>
      <w:r>
        <w:t>Nested</w:t>
      </w:r>
      <w:r w:rsidR="00955B2A">
        <w:t xml:space="preserve"> tuples in lists</w:t>
      </w:r>
      <w:bookmarkEnd w:id="19"/>
    </w:p>
    <w:p w14:paraId="0E7E21FB" w14:textId="611F9328" w:rsidR="0026268C" w:rsidRPr="0026268C" w:rsidRDefault="0026268C" w:rsidP="0026268C">
      <w:r w:rsidRPr="0026268C">
        <w:t>Tuples can contain other compound objects, including lists, dictionaries, and other tuples. Hence, tuples can be nested inside of other tuples</w:t>
      </w:r>
      <w:r w:rsidR="00216A39">
        <w:t xml:space="preserve"> or lists</w:t>
      </w:r>
      <w:r w:rsidRPr="0026268C">
        <w:t>.</w:t>
      </w:r>
      <w:r>
        <w:t xml:space="preserve"> </w:t>
      </w:r>
      <w:r>
        <w:fldChar w:fldCharType="begin"/>
      </w:r>
      <w:r>
        <w:instrText xml:space="preserve"> ADDIN ZOTERO_ITEM CSL_CITATION {"citationID":"6nOb7feL","properties":{"formattedCitation":"[4]","plainCitation":"[4]","noteIndex":0},"citationItems":[{"id":213,"uris":["http://zotero.org/users/9256060/items/CIXRATZE"],"itemData":{"id":213,"type":"webpage","abstract":"Preface Introduction What Is a Tuple? Sample Program Listing of Sample Program What's Next? Review Preface This document is part of a series of online","container-title":"Developer.com","language":"en-US","title":"Learn to Program using Python: Nested Tuples","title-short":"Learn to Program using Python","URL":"https://www.developer.com/languages/learn-to-program-using-python-nested-tuples/","author":[{"literal":"Baldwin"},{"literal":"By"},{"literal":"Baldwin"}],"accessed":{"date-parts":[["2022",10,7]]},"issued":{"date-parts":[["2004",5,6]]}}}],"schema":"https://github.com/citation-style-language/schema/raw/master/csl-citation.json"} </w:instrText>
      </w:r>
      <w:r>
        <w:fldChar w:fldCharType="separate"/>
      </w:r>
      <w:r w:rsidRPr="0026268C">
        <w:rPr>
          <w:rFonts w:ascii="Calibri" w:hAnsi="Calibri" w:cs="Calibri"/>
        </w:rPr>
        <w:t>[4]</w:t>
      </w:r>
      <w:r>
        <w:fldChar w:fldCharType="end"/>
      </w:r>
      <w:r w:rsidR="00216A39">
        <w:t xml:space="preserve">. Figure 11 below shows the code and output of nesting a tuple in a list. </w:t>
      </w:r>
    </w:p>
    <w:p w14:paraId="6450208E" w14:textId="77777777" w:rsidR="00216A39" w:rsidRDefault="00216A39" w:rsidP="00216A39">
      <w:pPr>
        <w:keepNext/>
        <w:jc w:val="center"/>
      </w:pPr>
      <w:r>
        <w:rPr>
          <w:noProof/>
        </w:rPr>
        <w:drawing>
          <wp:inline distT="0" distB="0" distL="0" distR="0" wp14:anchorId="6AF7AC7E" wp14:editId="3AA149E5">
            <wp:extent cx="4366638" cy="3726503"/>
            <wp:effectExtent l="0" t="0" r="0" b="762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8"/>
                    <a:stretch>
                      <a:fillRect/>
                    </a:stretch>
                  </pic:blipFill>
                  <pic:spPr>
                    <a:xfrm>
                      <a:off x="0" y="0"/>
                      <a:ext cx="4366638" cy="3726503"/>
                    </a:xfrm>
                    <a:prstGeom prst="rect">
                      <a:avLst/>
                    </a:prstGeom>
                  </pic:spPr>
                </pic:pic>
              </a:graphicData>
            </a:graphic>
          </wp:inline>
        </w:drawing>
      </w:r>
    </w:p>
    <w:p w14:paraId="7E224F68" w14:textId="4239D1C8" w:rsidR="00955B2A" w:rsidRDefault="00216A39" w:rsidP="00216A39">
      <w:pPr>
        <w:pStyle w:val="Caption"/>
        <w:jc w:val="center"/>
      </w:pPr>
      <w:bookmarkStart w:id="20" w:name="_Toc116212007"/>
      <w:r>
        <w:t xml:space="preserve">Figure </w:t>
      </w:r>
      <w:fldSimple w:instr=" SEQ Figure \* ARABIC ">
        <w:r w:rsidR="003E7E0D">
          <w:rPr>
            <w:noProof/>
          </w:rPr>
          <w:t>11</w:t>
        </w:r>
      </w:fldSimple>
      <w:r>
        <w:t xml:space="preserve"> - Nesting a tuple in a list</w:t>
      </w:r>
      <w:bookmarkEnd w:id="20"/>
    </w:p>
    <w:p w14:paraId="0317E4BA" w14:textId="04CF770F" w:rsidR="00955B2A" w:rsidRDefault="00216A39" w:rsidP="00216A39">
      <w:pPr>
        <w:pStyle w:val="Heading2"/>
      </w:pPr>
      <w:bookmarkStart w:id="21" w:name="_Toc116212019"/>
      <w:r>
        <w:lastRenderedPageBreak/>
        <w:t>Tuple Unpacking</w:t>
      </w:r>
      <w:bookmarkEnd w:id="21"/>
    </w:p>
    <w:p w14:paraId="26173917" w14:textId="3E9B1DEA" w:rsidR="00216A39" w:rsidRPr="00216A39" w:rsidRDefault="00216A39" w:rsidP="00216A39">
      <w:r>
        <w:t>Usually</w:t>
      </w:r>
      <w:r w:rsidRPr="00216A39">
        <w:t>, tuples include a series of heterogeneous elements that can be retrieved by unpacking or indexing. Tuples are immutable (or even by attribute in the case of named tuples)</w:t>
      </w:r>
      <w:r>
        <w:t xml:space="preserve"> </w:t>
      </w:r>
      <w:r>
        <w:fldChar w:fldCharType="begin"/>
      </w:r>
      <w:r>
        <w:instrText xml:space="preserve"> ADDIN ZOTERO_ITEM CSL_CITATION {"citationID":"urOkqY4X","properties":{"formattedCitation":"[5]","plainCitation":"[5]","noteIndex":0},"citationItems":[{"id":215,"uris":["http://zotero.org/users/9256060/items/7UNYINBS"],"itemData":{"id":215,"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Tuples","URL":"https://www.geeksforgeeks.org/python-tuples/","author":[{"family":"GeeksforGeeks","given":""}],"accessed":{"date-parts":[["2022",10,9]]},"issued":{"date-parts":[["2018",3,13]]}}}],"schema":"https://github.com/citation-style-language/schema/raw/master/csl-citation.json"} </w:instrText>
      </w:r>
      <w:r>
        <w:fldChar w:fldCharType="separate"/>
      </w:r>
      <w:r w:rsidRPr="00216A39">
        <w:rPr>
          <w:rFonts w:ascii="Calibri" w:hAnsi="Calibri" w:cs="Calibri"/>
        </w:rPr>
        <w:t>[5]</w:t>
      </w:r>
      <w:r>
        <w:fldChar w:fldCharType="end"/>
      </w:r>
      <w:r>
        <w:t xml:space="preserve">. Figure 12 </w:t>
      </w:r>
      <w:r>
        <w:t>below display</w:t>
      </w:r>
      <w:r>
        <w:t>s</w:t>
      </w:r>
      <w:r>
        <w:t xml:space="preserve"> some code and output of </w:t>
      </w:r>
      <w:r>
        <w:t>unpacking a tuple.</w:t>
      </w:r>
    </w:p>
    <w:p w14:paraId="6F78AF55" w14:textId="6AC57C90" w:rsidR="00216A39" w:rsidRDefault="00216A39" w:rsidP="00216A39">
      <w:pPr>
        <w:keepNext/>
        <w:jc w:val="center"/>
      </w:pPr>
      <w:r>
        <w:rPr>
          <w:noProof/>
        </w:rPr>
        <w:drawing>
          <wp:inline distT="0" distB="0" distL="0" distR="0" wp14:anchorId="3BB1136D" wp14:editId="13431371">
            <wp:extent cx="4381880" cy="4008467"/>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9"/>
                    <a:stretch>
                      <a:fillRect/>
                    </a:stretch>
                  </pic:blipFill>
                  <pic:spPr>
                    <a:xfrm>
                      <a:off x="0" y="0"/>
                      <a:ext cx="4381880" cy="4008467"/>
                    </a:xfrm>
                    <a:prstGeom prst="rect">
                      <a:avLst/>
                    </a:prstGeom>
                  </pic:spPr>
                </pic:pic>
              </a:graphicData>
            </a:graphic>
          </wp:inline>
        </w:drawing>
      </w:r>
      <w:r>
        <w:t xml:space="preserve"> </w:t>
      </w:r>
    </w:p>
    <w:p w14:paraId="3F91697B" w14:textId="41727A0A" w:rsidR="00216A39" w:rsidRPr="00216A39" w:rsidRDefault="00216A39" w:rsidP="00216A39">
      <w:pPr>
        <w:pStyle w:val="Caption"/>
        <w:jc w:val="center"/>
      </w:pPr>
      <w:bookmarkStart w:id="22" w:name="_Toc116212008"/>
      <w:r>
        <w:t xml:space="preserve">Figure </w:t>
      </w:r>
      <w:fldSimple w:instr=" SEQ Figure \* ARABIC ">
        <w:r w:rsidR="003E7E0D">
          <w:rPr>
            <w:noProof/>
          </w:rPr>
          <w:t>12</w:t>
        </w:r>
      </w:fldSimple>
      <w:r>
        <w:t xml:space="preserve"> - Tuple Unpacking</w:t>
      </w:r>
      <w:bookmarkEnd w:id="22"/>
    </w:p>
    <w:p w14:paraId="500F3CB5" w14:textId="77777777" w:rsidR="00216A39" w:rsidRDefault="00216A39" w:rsidP="00C03FA2"/>
    <w:p w14:paraId="53FB775A" w14:textId="752AA424" w:rsidR="00216A39" w:rsidRDefault="006D7D37" w:rsidP="006A4C10">
      <w:pPr>
        <w:pStyle w:val="Heading2"/>
      </w:pPr>
      <w:bookmarkStart w:id="23" w:name="_Toc116212020"/>
      <w:r w:rsidRPr="006A4C10">
        <w:t>R</w:t>
      </w:r>
      <w:r w:rsidR="006A4C10" w:rsidRPr="006A4C10">
        <w:t>ange</w:t>
      </w:r>
      <w:r>
        <w:t xml:space="preserve"> </w:t>
      </w:r>
      <w:r w:rsidR="006A4C10" w:rsidRPr="006A4C10">
        <w:t>Function</w:t>
      </w:r>
      <w:bookmarkEnd w:id="23"/>
    </w:p>
    <w:p w14:paraId="6574F965" w14:textId="7740A62C" w:rsidR="006A4C10" w:rsidRDefault="006D7D37" w:rsidP="006D7D37">
      <w:r w:rsidRPr="006D7D37">
        <w:t>The range</w:t>
      </w:r>
      <w:r>
        <w:t xml:space="preserve"> function</w:t>
      </w:r>
      <w:r w:rsidRPr="006D7D37">
        <w:t xml:space="preserve"> in Python can be used to create a range of numbers from a starting point to an endpoint</w:t>
      </w:r>
      <w:r>
        <w:t xml:space="preserve"> </w:t>
      </w:r>
      <w:r>
        <w:fldChar w:fldCharType="begin"/>
      </w:r>
      <w:r>
        <w:instrText xml:space="preserve"> ADDIN ZOTERO_ITEM CSL_CITATION {"citationID":"1AAmxM3y","properties":{"formattedCitation":"[6]","plainCitation":"[6]","noteIndex":0},"citationItems":[{"id":217,"uris":["http://zotero.org/users/9256060/items/NG4RSHDS"],"itemData":{"id":217,"type":"webpage","abstract":"To use range function in Python, specify a starting and stopping values for the range. It then produces a sequence of numbers between those.","container-title":"codingem.com","language":"en-gb","title":"How to Use range() Function in Python","URL":"https://www.codingem.com/how-to-use-range-function-in-python/","author":[{"family":"artturijalli","given":""}],"accessed":{"date-parts":[["2022",10,9]]},"issued":{"date-parts":[["2021",11,22]]}}}],"schema":"https://github.com/citation-style-language/schema/raw/master/csl-citation.json"} </w:instrText>
      </w:r>
      <w:r>
        <w:fldChar w:fldCharType="separate"/>
      </w:r>
      <w:r w:rsidRPr="006D7D37">
        <w:rPr>
          <w:rFonts w:ascii="Calibri" w:hAnsi="Calibri" w:cs="Calibri"/>
        </w:rPr>
        <w:t>[6]</w:t>
      </w:r>
      <w:r>
        <w:fldChar w:fldCharType="end"/>
      </w:r>
      <w:r>
        <w:t xml:space="preserve">. The syntax for this function is </w:t>
      </w:r>
      <w:r>
        <w:t>range(start, stop, step)</w:t>
      </w:r>
      <w:r>
        <w:t xml:space="preserve">, </w:t>
      </w:r>
      <w:r w:rsidRPr="006D7D37">
        <w:rPr>
          <w:b/>
          <w:bCs/>
        </w:rPr>
        <w:t>start</w:t>
      </w:r>
      <w:r>
        <w:t xml:space="preserve">: </w:t>
      </w:r>
      <w:r>
        <w:t xml:space="preserve">the </w:t>
      </w:r>
      <w:r>
        <w:t>integer starting from which the sequence of integers is to be returned</w:t>
      </w:r>
      <w:r>
        <w:t xml:space="preserve">, </w:t>
      </w:r>
      <w:r w:rsidRPr="006D7D37">
        <w:rPr>
          <w:b/>
          <w:bCs/>
        </w:rPr>
        <w:t>stop</w:t>
      </w:r>
      <w:r>
        <w:t>: integer before which the sequence of integers is to be returned. The range of integers ends at stop – 1.</w:t>
      </w:r>
      <w:r>
        <w:t xml:space="preserve"> </w:t>
      </w:r>
      <w:r w:rsidRPr="006D7D37">
        <w:rPr>
          <w:b/>
          <w:bCs/>
        </w:rPr>
        <w:t>step</w:t>
      </w:r>
      <w:r>
        <w:t>: integer value which determines the increment between each integer in the sequence</w:t>
      </w:r>
      <w:r>
        <w:t xml:space="preserve">. Figure 13 below shows the use of this code and the results. In this, we are asking the system to return the range 1 (start) to 100 (stop) in increments of 5 (step). </w:t>
      </w:r>
    </w:p>
    <w:p w14:paraId="1FD448F2" w14:textId="77777777" w:rsidR="006D7D37" w:rsidRDefault="006D7D37" w:rsidP="006D7D37">
      <w:pPr>
        <w:keepNext/>
        <w:jc w:val="center"/>
      </w:pPr>
      <w:r>
        <w:rPr>
          <w:noProof/>
        </w:rPr>
        <w:lastRenderedPageBreak/>
        <w:drawing>
          <wp:inline distT="0" distB="0" distL="0" distR="0" wp14:anchorId="693AF0A4" wp14:editId="2C4C8F9C">
            <wp:extent cx="1665139" cy="278892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20"/>
                    <a:stretch>
                      <a:fillRect/>
                    </a:stretch>
                  </pic:blipFill>
                  <pic:spPr>
                    <a:xfrm>
                      <a:off x="0" y="0"/>
                      <a:ext cx="1666684" cy="2791508"/>
                    </a:xfrm>
                    <a:prstGeom prst="rect">
                      <a:avLst/>
                    </a:prstGeom>
                  </pic:spPr>
                </pic:pic>
              </a:graphicData>
            </a:graphic>
          </wp:inline>
        </w:drawing>
      </w:r>
    </w:p>
    <w:p w14:paraId="65C0B63D" w14:textId="168F3A3D" w:rsidR="006D7D37" w:rsidRPr="006A4C10" w:rsidRDefault="006D7D37" w:rsidP="006D7D37">
      <w:pPr>
        <w:pStyle w:val="Caption"/>
        <w:jc w:val="center"/>
      </w:pPr>
      <w:bookmarkStart w:id="24" w:name="_Toc116212009"/>
      <w:r>
        <w:t xml:space="preserve">Figure </w:t>
      </w:r>
      <w:fldSimple w:instr=" SEQ Figure \* ARABIC ">
        <w:r w:rsidR="003E7E0D">
          <w:rPr>
            <w:noProof/>
          </w:rPr>
          <w:t>13</w:t>
        </w:r>
      </w:fldSimple>
      <w:r>
        <w:t xml:space="preserve"> - Tuple range function</w:t>
      </w:r>
      <w:bookmarkEnd w:id="24"/>
    </w:p>
    <w:p w14:paraId="64C28E30" w14:textId="7DA5BF66" w:rsidR="00955B2A" w:rsidRDefault="00A66DE0" w:rsidP="00A66DE0">
      <w:pPr>
        <w:pStyle w:val="Heading2"/>
      </w:pPr>
      <w:bookmarkStart w:id="25" w:name="_Toc116212021"/>
      <w:r>
        <w:t>Iterating through a dictionary – Exercise 4</w:t>
      </w:r>
      <w:bookmarkEnd w:id="25"/>
    </w:p>
    <w:p w14:paraId="2DDB5A29" w14:textId="668B0EBD" w:rsidR="00A66DE0" w:rsidRDefault="00A66DE0" w:rsidP="00181AB7">
      <w:r>
        <w:t>The</w:t>
      </w:r>
      <w:r w:rsidRPr="00A66DE0">
        <w:t xml:space="preserve"> simplest way to iterate </w:t>
      </w:r>
      <w:r>
        <w:t xml:space="preserve">is </w:t>
      </w:r>
      <w:r w:rsidRPr="00A66DE0">
        <w:t xml:space="preserve">through a dictionary in Python. Just put it directly into a </w:t>
      </w:r>
      <w:r w:rsidR="0043108A">
        <w:rPr>
          <w:b/>
          <w:bCs/>
        </w:rPr>
        <w:t>"</w:t>
      </w:r>
      <w:r w:rsidRPr="00A66DE0">
        <w:rPr>
          <w:b/>
          <w:bCs/>
        </w:rPr>
        <w:t>for</w:t>
      </w:r>
      <w:r w:rsidR="0043108A">
        <w:rPr>
          <w:b/>
          <w:bCs/>
        </w:rPr>
        <w:t>"</w:t>
      </w:r>
      <w:r w:rsidRPr="00A66DE0">
        <w:t xml:space="preserve"> loop</w:t>
      </w:r>
      <w:r>
        <w:t>.</w:t>
      </w:r>
      <w:r w:rsidR="006746CD">
        <w:t xml:space="preserve"> Using code </w:t>
      </w:r>
      <w:r w:rsidR="006746CD" w:rsidRPr="006746CD">
        <w:rPr>
          <w:b/>
          <w:bCs/>
        </w:rPr>
        <w:t xml:space="preserve">for </w:t>
      </w:r>
      <w:r w:rsidR="006746CD" w:rsidRPr="006746CD">
        <w:rPr>
          <w:b/>
          <w:bCs/>
        </w:rPr>
        <w:t xml:space="preserve">the </w:t>
      </w:r>
      <w:r w:rsidR="006746CD" w:rsidRPr="006746CD">
        <w:rPr>
          <w:b/>
          <w:bCs/>
        </w:rPr>
        <w:t xml:space="preserve">key in </w:t>
      </w:r>
      <w:r w:rsidR="006746CD" w:rsidRPr="006746CD">
        <w:rPr>
          <w:b/>
          <w:bCs/>
        </w:rPr>
        <w:t xml:space="preserve">the </w:t>
      </w:r>
      <w:r w:rsidR="006746CD" w:rsidRPr="006746CD">
        <w:rPr>
          <w:b/>
          <w:bCs/>
        </w:rPr>
        <w:t>scan: print(key)</w:t>
      </w:r>
      <w:r w:rsidR="006746CD">
        <w:t xml:space="preserve"> will return a list of all keys in the dictionary but not the values.</w:t>
      </w:r>
      <w:r w:rsidR="00181AB7">
        <w:t xml:space="preserve"> This code </w:t>
      </w:r>
      <w:r w:rsidR="00181AB7" w:rsidRPr="00181AB7">
        <w:rPr>
          <w:b/>
          <w:bCs/>
        </w:rPr>
        <w:t>for key in scan.items():</w:t>
      </w:r>
      <w:r w:rsidR="00181AB7" w:rsidRPr="00181AB7">
        <w:rPr>
          <w:b/>
          <w:bCs/>
        </w:rPr>
        <w:t xml:space="preserve"> </w:t>
      </w:r>
      <w:r w:rsidR="00181AB7" w:rsidRPr="00181AB7">
        <w:rPr>
          <w:b/>
          <w:bCs/>
        </w:rPr>
        <w:t>print(key)</w:t>
      </w:r>
      <w:r w:rsidR="00181AB7">
        <w:t xml:space="preserve"> will print all keys and their corresponding values. Figure 14 below shows the use of this code and the corresponding result.</w:t>
      </w:r>
    </w:p>
    <w:p w14:paraId="08A752E7" w14:textId="77777777" w:rsidR="00181AB7" w:rsidRDefault="00181AB7" w:rsidP="00181AB7">
      <w:pPr>
        <w:keepNext/>
        <w:jc w:val="center"/>
      </w:pPr>
      <w:r>
        <w:rPr>
          <w:noProof/>
        </w:rPr>
        <w:drawing>
          <wp:inline distT="0" distB="0" distL="0" distR="0" wp14:anchorId="114B6891" wp14:editId="5759C940">
            <wp:extent cx="4823460" cy="3688937"/>
            <wp:effectExtent l="0" t="0" r="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21"/>
                    <a:stretch>
                      <a:fillRect/>
                    </a:stretch>
                  </pic:blipFill>
                  <pic:spPr>
                    <a:xfrm>
                      <a:off x="0" y="0"/>
                      <a:ext cx="4823923" cy="3689291"/>
                    </a:xfrm>
                    <a:prstGeom prst="rect">
                      <a:avLst/>
                    </a:prstGeom>
                  </pic:spPr>
                </pic:pic>
              </a:graphicData>
            </a:graphic>
          </wp:inline>
        </w:drawing>
      </w:r>
    </w:p>
    <w:p w14:paraId="78E1BDF3" w14:textId="069AB1C8" w:rsidR="006746CD" w:rsidRDefault="00181AB7" w:rsidP="00181AB7">
      <w:pPr>
        <w:pStyle w:val="Caption"/>
        <w:jc w:val="center"/>
      </w:pPr>
      <w:bookmarkStart w:id="26" w:name="_Toc116212010"/>
      <w:r>
        <w:t xml:space="preserve">Figure </w:t>
      </w:r>
      <w:fldSimple w:instr=" SEQ Figure \* ARABIC ">
        <w:r w:rsidR="003E7E0D">
          <w:rPr>
            <w:noProof/>
          </w:rPr>
          <w:t>14</w:t>
        </w:r>
      </w:fldSimple>
      <w:r>
        <w:t xml:space="preserve"> - </w:t>
      </w:r>
      <w:r w:rsidRPr="00B07A21">
        <w:t>Iterating through a dictionary</w:t>
      </w:r>
      <w:bookmarkEnd w:id="26"/>
    </w:p>
    <w:p w14:paraId="4B417B96" w14:textId="0CFC8F2A" w:rsidR="004A4E6A" w:rsidRDefault="004A4E6A" w:rsidP="004A4E6A">
      <w:pPr>
        <w:pStyle w:val="Heading2"/>
      </w:pPr>
      <w:bookmarkStart w:id="27" w:name="_Toc116212023"/>
      <w:r>
        <w:lastRenderedPageBreak/>
        <w:t>Code</w:t>
      </w:r>
      <w:bookmarkEnd w:id="27"/>
    </w:p>
    <w:p w14:paraId="2A7A3D71" w14:textId="77777777" w:rsidR="004A4E6A" w:rsidRDefault="004A4E6A" w:rsidP="004A4E6A">
      <w:r>
        <w:t>iterable_variable=[1,2,3,4,5,6]</w:t>
      </w:r>
    </w:p>
    <w:p w14:paraId="2E93DE43" w14:textId="77777777" w:rsidR="004A4E6A" w:rsidRDefault="004A4E6A" w:rsidP="004A4E6A">
      <w:r>
        <w:t>for item in iterable_variable:</w:t>
      </w:r>
    </w:p>
    <w:p w14:paraId="79C26B61" w14:textId="77777777" w:rsidR="004A4E6A" w:rsidRDefault="004A4E6A" w:rsidP="004A4E6A">
      <w:r>
        <w:t xml:space="preserve">    #for each item, execute this code block</w:t>
      </w:r>
    </w:p>
    <w:p w14:paraId="02DD0002" w14:textId="2A56FF81" w:rsidR="004A4E6A" w:rsidRDefault="004A4E6A" w:rsidP="004A4E6A">
      <w:r>
        <w:t xml:space="preserve">    print(item)</w:t>
      </w:r>
    </w:p>
    <w:p w14:paraId="7355FB08" w14:textId="77777777" w:rsidR="004A4E6A" w:rsidRPr="004A4E6A" w:rsidRDefault="004A4E6A" w:rsidP="004A4E6A">
      <w:pPr>
        <w:rPr>
          <w:b/>
          <w:bCs/>
        </w:rPr>
      </w:pPr>
      <w:r w:rsidRPr="004A4E6A">
        <w:rPr>
          <w:b/>
          <w:bCs/>
        </w:rPr>
        <w:t>print("Print all odd numbers from the loop")</w:t>
      </w:r>
    </w:p>
    <w:p w14:paraId="448C457D" w14:textId="77777777" w:rsidR="004A4E6A" w:rsidRDefault="004A4E6A" w:rsidP="004A4E6A">
      <w:r>
        <w:t>for item in iterable_variable:</w:t>
      </w:r>
    </w:p>
    <w:p w14:paraId="5452A640" w14:textId="77777777" w:rsidR="004A4E6A" w:rsidRDefault="004A4E6A" w:rsidP="004A4E6A">
      <w:r>
        <w:t xml:space="preserve">    if item%2!=0:</w:t>
      </w:r>
    </w:p>
    <w:p w14:paraId="5936551F" w14:textId="4EA5788B" w:rsidR="004A4E6A" w:rsidRDefault="004A4E6A" w:rsidP="004A4E6A">
      <w:r>
        <w:t xml:space="preserve">        print(item)</w:t>
      </w:r>
    </w:p>
    <w:p w14:paraId="146C7ADB" w14:textId="77777777" w:rsidR="004A4E6A" w:rsidRPr="004A4E6A" w:rsidRDefault="004A4E6A" w:rsidP="004A4E6A">
      <w:pPr>
        <w:rPr>
          <w:b/>
          <w:bCs/>
        </w:rPr>
      </w:pPr>
      <w:r w:rsidRPr="004A4E6A">
        <w:rPr>
          <w:b/>
          <w:bCs/>
        </w:rPr>
        <w:t>print("Print all even numbers from the loop")</w:t>
      </w:r>
    </w:p>
    <w:p w14:paraId="20B1DFF4" w14:textId="77777777" w:rsidR="004A4E6A" w:rsidRDefault="004A4E6A" w:rsidP="004A4E6A">
      <w:r>
        <w:t>for item in iterable_variable:</w:t>
      </w:r>
    </w:p>
    <w:p w14:paraId="62E9568D" w14:textId="77777777" w:rsidR="004A4E6A" w:rsidRDefault="004A4E6A" w:rsidP="004A4E6A">
      <w:r>
        <w:t xml:space="preserve">    if item%2!=1:</w:t>
      </w:r>
    </w:p>
    <w:p w14:paraId="11F73EC7" w14:textId="77777777" w:rsidR="00F7243D" w:rsidRDefault="004A4E6A" w:rsidP="004A4E6A">
      <w:r>
        <w:t xml:space="preserve">        print(item)</w:t>
      </w:r>
    </w:p>
    <w:p w14:paraId="7DE07F9C" w14:textId="77777777" w:rsidR="00F7243D" w:rsidRDefault="00F7243D" w:rsidP="00F7243D">
      <w:r>
        <w:t>iterable_variable=[1,2,3,4,5,6]</w:t>
      </w:r>
    </w:p>
    <w:p w14:paraId="306FC859" w14:textId="792C8AC7" w:rsidR="00F7243D" w:rsidRDefault="00F7243D" w:rsidP="00F7243D">
      <w:r>
        <w:t>total=0</w:t>
      </w:r>
    </w:p>
    <w:p w14:paraId="4B65D7A5" w14:textId="77777777" w:rsidR="00F7243D" w:rsidRPr="00F7243D" w:rsidRDefault="00F7243D" w:rsidP="00F7243D">
      <w:pPr>
        <w:rPr>
          <w:b/>
          <w:bCs/>
        </w:rPr>
      </w:pPr>
      <w:r w:rsidRPr="00F7243D">
        <w:rPr>
          <w:b/>
          <w:bCs/>
        </w:rPr>
        <w:t>print("With the Print command indented the for loop processes all the options and then prints them")</w:t>
      </w:r>
    </w:p>
    <w:p w14:paraId="1D0EC290" w14:textId="77777777" w:rsidR="00F7243D" w:rsidRDefault="00F7243D" w:rsidP="00F7243D">
      <w:r>
        <w:t>for item in iterable_variable:</w:t>
      </w:r>
    </w:p>
    <w:p w14:paraId="5A4ADE2F" w14:textId="77777777" w:rsidR="00F7243D" w:rsidRDefault="00F7243D" w:rsidP="00F7243D">
      <w:r>
        <w:t xml:space="preserve">    total=total+item</w:t>
      </w:r>
    </w:p>
    <w:p w14:paraId="358D9B0A" w14:textId="315349D7" w:rsidR="00F7243D" w:rsidRDefault="00F7243D" w:rsidP="00F7243D">
      <w:r>
        <w:t>print(total)</w:t>
      </w:r>
    </w:p>
    <w:p w14:paraId="14819166" w14:textId="77777777" w:rsidR="00F7243D" w:rsidRPr="00F7243D" w:rsidRDefault="00F7243D" w:rsidP="00F7243D">
      <w:pPr>
        <w:rPr>
          <w:b/>
          <w:bCs/>
        </w:rPr>
      </w:pPr>
      <w:r w:rsidRPr="00F7243D">
        <w:rPr>
          <w:b/>
          <w:bCs/>
        </w:rPr>
        <w:t>print("With the Print command is not indented the for loop processed all the options and then prints the final result")</w:t>
      </w:r>
    </w:p>
    <w:p w14:paraId="49B3A376" w14:textId="77777777" w:rsidR="00F7243D" w:rsidRDefault="00F7243D" w:rsidP="00F7243D">
      <w:r>
        <w:t>for item in iterable_variable:</w:t>
      </w:r>
    </w:p>
    <w:p w14:paraId="0B92C28F" w14:textId="77777777" w:rsidR="00F7243D" w:rsidRDefault="00F7243D" w:rsidP="00F7243D">
      <w:r>
        <w:t xml:space="preserve">    total=total+item</w:t>
      </w:r>
    </w:p>
    <w:p w14:paraId="5121B8F8" w14:textId="77777777" w:rsidR="00C17B78" w:rsidRDefault="00F7243D" w:rsidP="00F7243D">
      <w:r>
        <w:t xml:space="preserve">    print(total) </w:t>
      </w:r>
    </w:p>
    <w:p w14:paraId="5B516782" w14:textId="77777777" w:rsidR="00C17B78" w:rsidRPr="00C17B78" w:rsidRDefault="00C17B78" w:rsidP="00C17B78">
      <w:pPr>
        <w:rPr>
          <w:b/>
          <w:bCs/>
        </w:rPr>
      </w:pPr>
      <w:r w:rsidRPr="00C17B78">
        <w:rPr>
          <w:b/>
          <w:bCs/>
        </w:rPr>
        <w:t># Define a string to iterate over</w:t>
      </w:r>
    </w:p>
    <w:p w14:paraId="5CFCCDDA" w14:textId="77777777" w:rsidR="00C17B78" w:rsidRDefault="00C17B78" w:rsidP="00C17B78">
      <w:r>
        <w:lastRenderedPageBreak/>
        <w:t xml:space="preserve">for this_letter in "Karen McDonnell": </w:t>
      </w:r>
    </w:p>
    <w:p w14:paraId="6972060D" w14:textId="77777777" w:rsidR="00C17B78" w:rsidRDefault="00C17B78" w:rsidP="00C17B78">
      <w:r>
        <w:t xml:space="preserve">#Specify which letter to test for </w:t>
      </w:r>
    </w:p>
    <w:p w14:paraId="565F031A" w14:textId="77777777" w:rsidR="00C17B78" w:rsidRDefault="00C17B78" w:rsidP="00C17B78">
      <w:r>
        <w:t xml:space="preserve">    if this_letter == "p":</w:t>
      </w:r>
    </w:p>
    <w:p w14:paraId="1606E93E" w14:textId="77777777" w:rsidR="00C17B78" w:rsidRDefault="00C17B78" w:rsidP="00C17B78">
      <w:r>
        <w:t xml:space="preserve">        #Found the test letter</w:t>
      </w:r>
    </w:p>
    <w:p w14:paraId="222EBF79" w14:textId="77777777" w:rsidR="00C17B78" w:rsidRDefault="00C17B78" w:rsidP="00C17B78">
      <w:r>
        <w:t xml:space="preserve">        print(f"Woo hoo, found a {this_letter}!")</w:t>
      </w:r>
    </w:p>
    <w:p w14:paraId="76745786" w14:textId="77777777" w:rsidR="00C17B78" w:rsidRDefault="00C17B78" w:rsidP="00C17B78">
      <w:r>
        <w:t xml:space="preserve">        #Exit the current loop</w:t>
      </w:r>
    </w:p>
    <w:p w14:paraId="684EB653" w14:textId="77777777" w:rsidR="00C17B78" w:rsidRDefault="00C17B78" w:rsidP="00C17B78">
      <w:r>
        <w:t xml:space="preserve">        break</w:t>
      </w:r>
    </w:p>
    <w:p w14:paraId="2EB577BA" w14:textId="77777777" w:rsidR="00C17B78" w:rsidRDefault="00C17B78" w:rsidP="00C17B78">
      <w:r>
        <w:t xml:space="preserve">    else:</w:t>
      </w:r>
    </w:p>
    <w:p w14:paraId="02BEF1CA" w14:textId="77777777" w:rsidR="00C17B78" w:rsidRDefault="00C17B78" w:rsidP="00C17B78">
      <w:r>
        <w:t xml:space="preserve">        #Didn't find the test letter </w:t>
      </w:r>
    </w:p>
    <w:p w14:paraId="67A7FDAC" w14:textId="77777777" w:rsidR="00C17B78" w:rsidRDefault="00C17B78" w:rsidP="00C17B78">
      <w:r>
        <w:t xml:space="preserve">        print(f"Aww man, I didn't want a {this_letter}!") </w:t>
      </w:r>
    </w:p>
    <w:p w14:paraId="299A5EF3" w14:textId="77777777" w:rsidR="006746CD" w:rsidRPr="006746CD" w:rsidRDefault="006746CD" w:rsidP="006746CD">
      <w:pPr>
        <w:rPr>
          <w:b/>
          <w:bCs/>
        </w:rPr>
      </w:pPr>
      <w:r w:rsidRPr="006746CD">
        <w:rPr>
          <w:b/>
          <w:bCs/>
        </w:rPr>
        <w:t>print("Pass, Continue, Break")</w:t>
      </w:r>
    </w:p>
    <w:p w14:paraId="22396938" w14:textId="77777777" w:rsidR="006746CD" w:rsidRPr="006746CD" w:rsidRDefault="006746CD" w:rsidP="006746CD">
      <w:r w:rsidRPr="006746CD">
        <w:t>my_list=[1,2,3,0]</w:t>
      </w:r>
    </w:p>
    <w:p w14:paraId="0F865420" w14:textId="77777777" w:rsidR="006746CD" w:rsidRPr="006746CD" w:rsidRDefault="006746CD" w:rsidP="006746CD">
      <w:r w:rsidRPr="006746CD">
        <w:t>for my_number in my_list:</w:t>
      </w:r>
    </w:p>
    <w:p w14:paraId="2F560DBE" w14:textId="77777777" w:rsidR="006746CD" w:rsidRPr="006746CD" w:rsidRDefault="006746CD" w:rsidP="006746CD">
      <w:r w:rsidRPr="006746CD">
        <w:t xml:space="preserve">    if my_number==1:</w:t>
      </w:r>
    </w:p>
    <w:p w14:paraId="1359FBC2" w14:textId="77777777" w:rsidR="006746CD" w:rsidRPr="006746CD" w:rsidRDefault="006746CD" w:rsidP="006746CD">
      <w:r w:rsidRPr="006746CD">
        <w:t xml:space="preserve">        pass</w:t>
      </w:r>
    </w:p>
    <w:p w14:paraId="7E1BEAC2" w14:textId="77777777" w:rsidR="006746CD" w:rsidRPr="006746CD" w:rsidRDefault="006746CD" w:rsidP="006746CD">
      <w:r w:rsidRPr="006746CD">
        <w:t xml:space="preserve">    if my_number==2:</w:t>
      </w:r>
    </w:p>
    <w:p w14:paraId="100A17E7" w14:textId="77777777" w:rsidR="006746CD" w:rsidRPr="006746CD" w:rsidRDefault="006746CD" w:rsidP="006746CD">
      <w:r w:rsidRPr="006746CD">
        <w:t xml:space="preserve">        continue</w:t>
      </w:r>
    </w:p>
    <w:p w14:paraId="6E43C378" w14:textId="77777777" w:rsidR="006746CD" w:rsidRPr="006746CD" w:rsidRDefault="006746CD" w:rsidP="006746CD">
      <w:r w:rsidRPr="006746CD">
        <w:t xml:space="preserve">    if my_number==3:</w:t>
      </w:r>
    </w:p>
    <w:p w14:paraId="38AEC888" w14:textId="77777777" w:rsidR="006746CD" w:rsidRPr="006746CD" w:rsidRDefault="006746CD" w:rsidP="006746CD">
      <w:r w:rsidRPr="006746CD">
        <w:t xml:space="preserve">        print(f"Found the number {my_number}")</w:t>
      </w:r>
    </w:p>
    <w:p w14:paraId="244FDFA7" w14:textId="77777777" w:rsidR="006746CD" w:rsidRPr="006746CD" w:rsidRDefault="006746CD" w:rsidP="006746CD">
      <w:r w:rsidRPr="006746CD">
        <w:t xml:space="preserve">    if my_number==0:</w:t>
      </w:r>
    </w:p>
    <w:p w14:paraId="6D20A196" w14:textId="30DC05EE" w:rsidR="006746CD" w:rsidRPr="006746CD" w:rsidRDefault="006746CD" w:rsidP="006746CD">
      <w:r w:rsidRPr="006746CD">
        <w:t xml:space="preserve">        break</w:t>
      </w:r>
    </w:p>
    <w:p w14:paraId="17E3DA1A" w14:textId="77777777" w:rsidR="006746CD" w:rsidRPr="006746CD" w:rsidRDefault="006746CD" w:rsidP="006746CD">
      <w:pPr>
        <w:rPr>
          <w:b/>
          <w:bCs/>
        </w:rPr>
      </w:pPr>
      <w:r w:rsidRPr="006746CD">
        <w:rPr>
          <w:b/>
          <w:bCs/>
        </w:rPr>
        <w:t>print("nest tuples in lists")</w:t>
      </w:r>
    </w:p>
    <w:p w14:paraId="1B32CC6C" w14:textId="77777777" w:rsidR="006746CD" w:rsidRPr="006746CD" w:rsidRDefault="006746CD" w:rsidP="006746CD">
      <w:r w:rsidRPr="006746CD">
        <w:t xml:space="preserve">list_of_tuples = [(1,2), (3,4), ("A", "B")] </w:t>
      </w:r>
    </w:p>
    <w:p w14:paraId="06D90ED3" w14:textId="77777777" w:rsidR="006746CD" w:rsidRPr="006746CD" w:rsidRDefault="006746CD" w:rsidP="006746CD">
      <w:r w:rsidRPr="006746CD">
        <w:t xml:space="preserve">for item in list_of_tuples: </w:t>
      </w:r>
    </w:p>
    <w:p w14:paraId="1F2DD644" w14:textId="03DC5228" w:rsidR="006746CD" w:rsidRPr="006746CD" w:rsidRDefault="006746CD" w:rsidP="006746CD">
      <w:r w:rsidRPr="006746CD">
        <w:t xml:space="preserve">    print(item)</w:t>
      </w:r>
    </w:p>
    <w:p w14:paraId="3C81C0C0" w14:textId="77777777" w:rsidR="006746CD" w:rsidRPr="006746CD" w:rsidRDefault="006746CD" w:rsidP="006746CD">
      <w:pPr>
        <w:rPr>
          <w:b/>
          <w:bCs/>
        </w:rPr>
      </w:pPr>
      <w:r w:rsidRPr="006746CD">
        <w:rPr>
          <w:b/>
          <w:bCs/>
        </w:rPr>
        <w:lastRenderedPageBreak/>
        <w:t>print("Tuple unpacking")</w:t>
      </w:r>
    </w:p>
    <w:p w14:paraId="58CC5B9E" w14:textId="77777777" w:rsidR="006746CD" w:rsidRPr="006746CD" w:rsidRDefault="006746CD" w:rsidP="006746CD">
      <w:r w:rsidRPr="006746CD">
        <w:t xml:space="preserve">list_of_tuples = [(1,2), (3,4), ("A", "B")] </w:t>
      </w:r>
    </w:p>
    <w:p w14:paraId="32E39C62" w14:textId="77777777" w:rsidR="006746CD" w:rsidRPr="006746CD" w:rsidRDefault="006746CD" w:rsidP="006746CD">
      <w:r w:rsidRPr="006746CD">
        <w:t xml:space="preserve">for a,b in list_of_tuples: </w:t>
      </w:r>
    </w:p>
    <w:p w14:paraId="60F3293A" w14:textId="77777777" w:rsidR="006746CD" w:rsidRPr="006746CD" w:rsidRDefault="006746CD" w:rsidP="006746CD">
      <w:r w:rsidRPr="006746CD">
        <w:t xml:space="preserve">    print(a) </w:t>
      </w:r>
    </w:p>
    <w:p w14:paraId="60B7836B" w14:textId="36488214" w:rsidR="006746CD" w:rsidRPr="006746CD" w:rsidRDefault="006746CD" w:rsidP="006746CD">
      <w:r w:rsidRPr="006746CD">
        <w:t xml:space="preserve">    print(b)</w:t>
      </w:r>
    </w:p>
    <w:p w14:paraId="7B397DE7" w14:textId="77777777" w:rsidR="006746CD" w:rsidRPr="006746CD" w:rsidRDefault="006746CD" w:rsidP="006746CD">
      <w:pPr>
        <w:rPr>
          <w:b/>
          <w:bCs/>
        </w:rPr>
      </w:pPr>
      <w:r w:rsidRPr="006746CD">
        <w:rPr>
          <w:b/>
          <w:bCs/>
        </w:rPr>
        <w:t>print("Tuple Indexing")</w:t>
      </w:r>
    </w:p>
    <w:p w14:paraId="67A0058B" w14:textId="77777777" w:rsidR="006746CD" w:rsidRPr="006746CD" w:rsidRDefault="006746CD" w:rsidP="006746CD">
      <w:r w:rsidRPr="006746CD">
        <w:t xml:space="preserve">for index in range(1, 100, 5): </w:t>
      </w:r>
    </w:p>
    <w:p w14:paraId="19C7389A" w14:textId="4BE65973" w:rsidR="0016051A" w:rsidRDefault="006746CD" w:rsidP="006746CD">
      <w:pPr>
        <w:rPr>
          <w:b/>
          <w:bCs/>
        </w:rPr>
      </w:pPr>
      <w:r w:rsidRPr="006746CD">
        <w:t xml:space="preserve">    print(index)</w:t>
      </w:r>
      <w:r w:rsidRPr="006746CD">
        <w:rPr>
          <w:b/>
          <w:bCs/>
        </w:rPr>
        <w:t xml:space="preserve"> </w:t>
      </w:r>
    </w:p>
    <w:p w14:paraId="5F0274EA" w14:textId="6E2249FC" w:rsidR="0016051A" w:rsidRDefault="0016051A" w:rsidP="006746CD">
      <w:pPr>
        <w:rPr>
          <w:b/>
          <w:bCs/>
        </w:rPr>
      </w:pPr>
      <w:r>
        <w:rPr>
          <w:b/>
          <w:bCs/>
        </w:rPr>
        <w:t>Iterating through a dictionary – Exercise 4</w:t>
      </w:r>
    </w:p>
    <w:p w14:paraId="21EEEF68" w14:textId="77777777" w:rsidR="0016051A" w:rsidRDefault="0016051A" w:rsidP="0016051A">
      <w:r>
        <w:t>scan = {"192.168.3.10": "80", "192.168.3.11": "443", "192.168.3.55": "22"}</w:t>
      </w:r>
    </w:p>
    <w:p w14:paraId="66631B22" w14:textId="77777777" w:rsidR="0016051A" w:rsidRDefault="0016051A" w:rsidP="0016051A">
      <w:r>
        <w:t xml:space="preserve">#Using code for the key in the scan: print(key) will </w:t>
      </w:r>
    </w:p>
    <w:p w14:paraId="0314C398" w14:textId="77777777" w:rsidR="0016051A" w:rsidRDefault="0016051A" w:rsidP="0016051A">
      <w:r>
        <w:t>#return a list of all keys in the dictionary but not the values.</w:t>
      </w:r>
    </w:p>
    <w:p w14:paraId="4EA04255" w14:textId="77777777" w:rsidR="0016051A" w:rsidRDefault="0016051A" w:rsidP="0016051A">
      <w:r>
        <w:t>for key in scan:</w:t>
      </w:r>
    </w:p>
    <w:p w14:paraId="751DA5D9" w14:textId="77777777" w:rsidR="0016051A" w:rsidRDefault="0016051A" w:rsidP="0016051A">
      <w:r>
        <w:t xml:space="preserve">    print(key)</w:t>
      </w:r>
    </w:p>
    <w:p w14:paraId="0D70670D" w14:textId="77777777" w:rsidR="0016051A" w:rsidRDefault="0016051A" w:rsidP="0016051A">
      <w:r>
        <w:t>#Will return all keys and values</w:t>
      </w:r>
    </w:p>
    <w:p w14:paraId="2C2E22E2" w14:textId="77777777" w:rsidR="0016051A" w:rsidRDefault="0016051A" w:rsidP="0016051A">
      <w:r>
        <w:t>for key in scan.items():</w:t>
      </w:r>
    </w:p>
    <w:p w14:paraId="19001E11" w14:textId="77777777" w:rsidR="00343F6B" w:rsidRDefault="0016051A" w:rsidP="0016051A">
      <w:r>
        <w:t xml:space="preserve">    print(key)</w:t>
      </w:r>
      <w:r>
        <w:t xml:space="preserve"> </w:t>
      </w:r>
    </w:p>
    <w:p w14:paraId="4D63DC89" w14:textId="77777777" w:rsidR="00343F6B" w:rsidRDefault="00343F6B" w:rsidP="0016051A"/>
    <w:p w14:paraId="0E4D9B2F" w14:textId="77777777" w:rsidR="00343F6B" w:rsidRDefault="00343F6B">
      <w:pPr>
        <w:spacing w:line="259" w:lineRule="auto"/>
        <w:jc w:val="left"/>
        <w:rPr>
          <w:rFonts w:asciiTheme="majorHAnsi" w:eastAsiaTheme="majorEastAsia" w:hAnsiTheme="majorHAnsi" w:cstheme="majorBidi"/>
          <w:color w:val="2F5496" w:themeColor="accent1" w:themeShade="BF"/>
          <w:sz w:val="32"/>
          <w:szCs w:val="32"/>
        </w:rPr>
      </w:pPr>
      <w:bookmarkStart w:id="28" w:name="_Toc116212022"/>
      <w:r>
        <w:br w:type="page"/>
      </w:r>
    </w:p>
    <w:p w14:paraId="0B105B2D" w14:textId="601B31AD" w:rsidR="00343F6B" w:rsidRDefault="00343F6B" w:rsidP="00343F6B">
      <w:pPr>
        <w:pStyle w:val="Heading1"/>
      </w:pPr>
      <w:r>
        <w:lastRenderedPageBreak/>
        <w:t>While loops</w:t>
      </w:r>
      <w:bookmarkEnd w:id="28"/>
    </w:p>
    <w:p w14:paraId="03F02271" w14:textId="1D602EDC" w:rsidR="0043108A" w:rsidRDefault="00F83C53" w:rsidP="00343F6B">
      <w:r w:rsidRPr="00F83C53">
        <w:t xml:space="preserve">Until a specified condition is met, a block of statements will be periodically executed in a Python while loop. </w:t>
      </w:r>
      <w:r>
        <w:t>Furthermore,</w:t>
      </w:r>
      <w:r w:rsidRPr="00F83C53">
        <w:t xml:space="preserve"> the line in the program that follows the loop is run when the condition changes to false</w:t>
      </w:r>
      <w:r>
        <w:t xml:space="preserve"> </w:t>
      </w:r>
      <w:r w:rsidR="00343F6B">
        <w:fldChar w:fldCharType="begin"/>
      </w:r>
      <w:r w:rsidR="00343F6B">
        <w:instrText xml:space="preserve"> ADDIN ZOTERO_ITEM CSL_CITATION {"citationID":"DkFqxPsx","properties":{"formattedCitation":"[7]","plainCitation":"[7]","noteIndex":0},"citationItems":[{"id":219,"uris":["http://zotero.org/users/9256060/items/CVSGESI9"],"itemData":{"id":219,"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While Loop","URL":"https://www.geeksforgeeks.org/python-while-loop/","author":[{"family":"nikhilaggarwal3","given":""}],"accessed":{"date-parts":[["2022",10,9]]},"issued":{"date-parts":[["2019",11,11]]}}}],"schema":"https://github.com/citation-style-language/schema/raw/master/csl-citation.json"} </w:instrText>
      </w:r>
      <w:r w:rsidR="00343F6B">
        <w:fldChar w:fldCharType="separate"/>
      </w:r>
      <w:r w:rsidR="00343F6B" w:rsidRPr="00343F6B">
        <w:rPr>
          <w:rFonts w:ascii="Calibri" w:hAnsi="Calibri" w:cs="Calibri"/>
        </w:rPr>
        <w:t>[7]</w:t>
      </w:r>
      <w:r w:rsidR="00343F6B">
        <w:fldChar w:fldCharType="end"/>
      </w:r>
      <w:r>
        <w:t>.</w:t>
      </w:r>
      <w:r w:rsidR="0043108A">
        <w:t xml:space="preserve"> Figure 15 below displays an example of Python's code required to set a while loop. This l</w:t>
      </w:r>
      <w:r w:rsidR="00D12C40">
        <w:t>o</w:t>
      </w:r>
      <w:r w:rsidR="0043108A">
        <w:t xml:space="preserve">op will run until it equals </w:t>
      </w:r>
      <w:r w:rsidR="00D12C40">
        <w:t>ten</w:t>
      </w:r>
      <w:r w:rsidR="0043108A">
        <w:t xml:space="preserve"> and then stops, adding x + 1 as it goes. </w:t>
      </w:r>
    </w:p>
    <w:p w14:paraId="14047149" w14:textId="77777777" w:rsidR="0043108A" w:rsidRDefault="0043108A" w:rsidP="0043108A">
      <w:pPr>
        <w:keepNext/>
        <w:jc w:val="center"/>
      </w:pPr>
      <w:r>
        <w:rPr>
          <w:noProof/>
        </w:rPr>
        <w:drawing>
          <wp:inline distT="0" distB="0" distL="0" distR="0" wp14:anchorId="7AE50D22" wp14:editId="390B57CC">
            <wp:extent cx="4160520" cy="4341905"/>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22"/>
                    <a:stretch>
                      <a:fillRect/>
                    </a:stretch>
                  </pic:blipFill>
                  <pic:spPr>
                    <a:xfrm>
                      <a:off x="0" y="0"/>
                      <a:ext cx="4161274" cy="4342692"/>
                    </a:xfrm>
                    <a:prstGeom prst="rect">
                      <a:avLst/>
                    </a:prstGeom>
                  </pic:spPr>
                </pic:pic>
              </a:graphicData>
            </a:graphic>
          </wp:inline>
        </w:drawing>
      </w:r>
    </w:p>
    <w:p w14:paraId="1748533B" w14:textId="6ABB38EE" w:rsidR="0043108A" w:rsidRPr="00343F6B" w:rsidRDefault="0043108A" w:rsidP="0043108A">
      <w:pPr>
        <w:pStyle w:val="Caption"/>
        <w:jc w:val="center"/>
      </w:pPr>
      <w:r>
        <w:t xml:space="preserve">Figure </w:t>
      </w:r>
      <w:fldSimple w:instr=" SEQ Figure \* ARABIC ">
        <w:r w:rsidR="003E7E0D">
          <w:rPr>
            <w:noProof/>
          </w:rPr>
          <w:t>15</w:t>
        </w:r>
      </w:fldSimple>
      <w:r>
        <w:t xml:space="preserve"> - While Loop</w:t>
      </w:r>
    </w:p>
    <w:p w14:paraId="27BD2A26" w14:textId="77777777" w:rsidR="00D12C40" w:rsidRDefault="00343F6B" w:rsidP="00343F6B">
      <w:pPr>
        <w:pStyle w:val="Heading2"/>
      </w:pPr>
      <w:r>
        <w:t>Code</w:t>
      </w:r>
    </w:p>
    <w:p w14:paraId="4225518E" w14:textId="77777777" w:rsidR="00D12C40" w:rsidRDefault="00D12C40" w:rsidP="00D12C40">
      <w:r>
        <w:t xml:space="preserve">x = 0 </w:t>
      </w:r>
    </w:p>
    <w:p w14:paraId="2CB69F6F" w14:textId="77777777" w:rsidR="00D12C40" w:rsidRDefault="00D12C40" w:rsidP="00D12C40">
      <w:r>
        <w:t xml:space="preserve">while x &lt; 10: </w:t>
      </w:r>
    </w:p>
    <w:p w14:paraId="750F3FE9" w14:textId="77777777" w:rsidR="00D12C40" w:rsidRDefault="00D12C40" w:rsidP="00D12C40">
      <w:r>
        <w:t xml:space="preserve">    print(f"X is = {x}") </w:t>
      </w:r>
    </w:p>
    <w:p w14:paraId="6513BEA2" w14:textId="77777777" w:rsidR="00D12C40" w:rsidRDefault="00D12C40" w:rsidP="00D12C40">
      <w:r>
        <w:t xml:space="preserve">    x = x + 1 </w:t>
      </w:r>
    </w:p>
    <w:p w14:paraId="418549C2" w14:textId="77777777" w:rsidR="00D12C40" w:rsidRDefault="00D12C40" w:rsidP="00D12C40">
      <w:r>
        <w:t xml:space="preserve">else: </w:t>
      </w:r>
    </w:p>
    <w:p w14:paraId="566BB6EB" w14:textId="77777777" w:rsidR="00D12C40" w:rsidRDefault="00D12C40" w:rsidP="00D12C40">
      <w:r>
        <w:t xml:space="preserve">    print(f"As x is now = {x}, we are all finished")</w:t>
      </w:r>
    </w:p>
    <w:p w14:paraId="24F9630C" w14:textId="77777777" w:rsidR="00D12C40" w:rsidRDefault="00D12C40" w:rsidP="00D12C40">
      <w:pPr>
        <w:pStyle w:val="Heading1"/>
      </w:pPr>
      <w:r w:rsidRPr="00D12C40">
        <w:lastRenderedPageBreak/>
        <w:t>List Comprehensions</w:t>
      </w:r>
    </w:p>
    <w:p w14:paraId="44A0B56C" w14:textId="77777777" w:rsidR="00D12C40" w:rsidRDefault="00D12C40" w:rsidP="00D12C40">
      <w:r w:rsidRPr="00D12C40">
        <w:t>A considerably shorter syntax is available in Python List comprehension for building a new list from the values of an existing list</w:t>
      </w:r>
      <w:r>
        <w:t xml:space="preserve"> </w:t>
      </w:r>
      <w:r>
        <w:fldChar w:fldCharType="begin"/>
      </w:r>
      <w:r>
        <w:instrText xml:space="preserve"> ADDIN ZOTERO_ITEM CSL_CITATION {"citationID":"QoceYyaD","properties":{"formattedCitation":"[8]","plainCitation":"[8]","noteIndex":0},"citationItems":[{"id":221,"uris":["http://zotero.org/users/9256060/items/JSLCHQ6Z"],"itemData":{"id":221,"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List Comprehension","URL":"https://www.geeksforgeeks.org/python-list-comprehension/","author":[{"family":"riturajsaha","given":""}],"accessed":{"date-parts":[["2022",10,9]]},"issued":{"date-parts":[["2020",10,28]]}}}],"schema":"https://github.com/citation-style-language/schema/raw/master/csl-citation.json"} </w:instrText>
      </w:r>
      <w:r>
        <w:fldChar w:fldCharType="separate"/>
      </w:r>
      <w:r w:rsidRPr="00D12C40">
        <w:rPr>
          <w:rFonts w:ascii="Calibri" w:hAnsi="Calibri" w:cs="Calibri"/>
        </w:rPr>
        <w:t>[8]</w:t>
      </w:r>
      <w:r>
        <w:fldChar w:fldCharType="end"/>
      </w:r>
      <w:r>
        <w:t>.</w:t>
      </w:r>
    </w:p>
    <w:p w14:paraId="303A9FC5" w14:textId="49D005BB" w:rsidR="00D12C40" w:rsidRDefault="00D12C40" w:rsidP="00D12C40">
      <w:pPr>
        <w:pStyle w:val="Heading1"/>
      </w:pPr>
      <w:r>
        <w:t>Exercise 4b</w:t>
      </w:r>
    </w:p>
    <w:p w14:paraId="4C78A90E" w14:textId="7E18115E" w:rsidR="00D12C40" w:rsidRPr="00D12C40" w:rsidRDefault="00D12C40" w:rsidP="00D12C40">
      <w:r>
        <w:t xml:space="preserve">This exercise requires a conversion of Kelvin to Celcius and Fahrenheit. Figure 16 displays the code below. </w:t>
      </w:r>
    </w:p>
    <w:p w14:paraId="56748864" w14:textId="77777777" w:rsidR="003E7E0D" w:rsidRDefault="00D12C40" w:rsidP="003E7E0D">
      <w:pPr>
        <w:pStyle w:val="Heading1"/>
        <w:jc w:val="center"/>
      </w:pPr>
      <w:r>
        <w:rPr>
          <w:noProof/>
        </w:rPr>
        <w:drawing>
          <wp:inline distT="0" distB="0" distL="0" distR="0" wp14:anchorId="3F31B4BE" wp14:editId="70EFC3AC">
            <wp:extent cx="5731510" cy="2837815"/>
            <wp:effectExtent l="0" t="0" r="2540" b="635"/>
            <wp:docPr id="17"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pic:cNvPicPr/>
                  </pic:nvPicPr>
                  <pic:blipFill>
                    <a:blip r:embed="rId23"/>
                    <a:stretch>
                      <a:fillRect/>
                    </a:stretch>
                  </pic:blipFill>
                  <pic:spPr>
                    <a:xfrm>
                      <a:off x="0" y="0"/>
                      <a:ext cx="5731510" cy="2837815"/>
                    </a:xfrm>
                    <a:prstGeom prst="rect">
                      <a:avLst/>
                    </a:prstGeom>
                  </pic:spPr>
                </pic:pic>
              </a:graphicData>
            </a:graphic>
          </wp:inline>
        </w:drawing>
      </w:r>
    </w:p>
    <w:p w14:paraId="4FA15758" w14:textId="4B480B8D" w:rsidR="003E7E0D" w:rsidRDefault="003E7E0D" w:rsidP="003E7E0D">
      <w:pPr>
        <w:pStyle w:val="Caption"/>
        <w:jc w:val="center"/>
      </w:pPr>
      <w:r>
        <w:t xml:space="preserve">Figure </w:t>
      </w:r>
      <w:fldSimple w:instr=" SEQ Figure \* ARABIC ">
        <w:r>
          <w:rPr>
            <w:noProof/>
          </w:rPr>
          <w:t>16</w:t>
        </w:r>
      </w:fldSimple>
      <w:r>
        <w:t xml:space="preserve"> - Exercise 4b - Kevin to Celcius and Fahrenheit conversion</w:t>
      </w:r>
    </w:p>
    <w:p w14:paraId="44B46F9A" w14:textId="1CBE955B" w:rsidR="00B76442" w:rsidRDefault="00D12C40" w:rsidP="00D12C40">
      <w:pPr>
        <w:pStyle w:val="Heading1"/>
      </w:pPr>
      <w:r>
        <w:t xml:space="preserve"> </w:t>
      </w:r>
      <w:r w:rsidR="00B76442">
        <w:br w:type="page"/>
      </w:r>
    </w:p>
    <w:p w14:paraId="0FE5128E" w14:textId="533C206A" w:rsidR="00B3357B" w:rsidRPr="00B8049A" w:rsidRDefault="00FA2C31" w:rsidP="00B3357B">
      <w:pPr>
        <w:pStyle w:val="Heading1"/>
      </w:pPr>
      <w:bookmarkStart w:id="29" w:name="_Toc116212024"/>
      <w:r>
        <w:lastRenderedPageBreak/>
        <w:t>References</w:t>
      </w:r>
      <w:bookmarkEnd w:id="29"/>
    </w:p>
    <w:p w14:paraId="06A0DF3D" w14:textId="77777777" w:rsidR="00D12C40" w:rsidRPr="00D12C40" w:rsidRDefault="00F20BF2" w:rsidP="00D12C40">
      <w:pPr>
        <w:pStyle w:val="Bibliography"/>
        <w:rPr>
          <w:rFonts w:ascii="Calibri" w:hAnsi="Calibri" w:cs="Calibri"/>
        </w:rPr>
      </w:pPr>
      <w:r>
        <w:fldChar w:fldCharType="begin"/>
      </w:r>
      <w:r w:rsidR="0026268C">
        <w:instrText xml:space="preserve"> ADDIN ZOTERO_BIBL {"uncited":[],"omitted":[],"custom":[]} CSL_BIBLIOGRAPHY </w:instrText>
      </w:r>
      <w:r>
        <w:fldChar w:fldCharType="separate"/>
      </w:r>
      <w:r w:rsidR="00D12C40" w:rsidRPr="00D12C40">
        <w:rPr>
          <w:rFonts w:ascii="Calibri" w:hAnsi="Calibri" w:cs="Calibri"/>
        </w:rPr>
        <w:t>[1]</w:t>
      </w:r>
      <w:r w:rsidR="00D12C40" w:rsidRPr="00D12C40">
        <w:rPr>
          <w:rFonts w:ascii="Calibri" w:hAnsi="Calibri" w:cs="Calibri"/>
        </w:rPr>
        <w:tab/>
        <w:t xml:space="preserve">D. Agarwal, “Control Flow in Python,” </w:t>
      </w:r>
      <w:r w:rsidR="00D12C40" w:rsidRPr="00D12C40">
        <w:rPr>
          <w:rFonts w:ascii="Calibri" w:hAnsi="Calibri" w:cs="Calibri"/>
          <w:i/>
          <w:iCs/>
        </w:rPr>
        <w:t>GeeksforGeeks</w:t>
      </w:r>
      <w:r w:rsidR="00D12C40" w:rsidRPr="00D12C40">
        <w:rPr>
          <w:rFonts w:ascii="Calibri" w:hAnsi="Calibri" w:cs="Calibri"/>
        </w:rPr>
        <w:t>, Dec. 27, 2017. https://www.geeksforgeeks.org/python-if-else/ (accessed Oct. 06, 2022).</w:t>
      </w:r>
    </w:p>
    <w:p w14:paraId="64A0EA85" w14:textId="77777777" w:rsidR="00D12C40" w:rsidRPr="00D12C40" w:rsidRDefault="00D12C40" w:rsidP="00D12C40">
      <w:pPr>
        <w:pStyle w:val="Bibliography"/>
        <w:rPr>
          <w:rFonts w:ascii="Calibri" w:hAnsi="Calibri" w:cs="Calibri"/>
        </w:rPr>
      </w:pPr>
      <w:r w:rsidRPr="00D12C40">
        <w:rPr>
          <w:rFonts w:ascii="Calibri" w:hAnsi="Calibri" w:cs="Calibri"/>
        </w:rPr>
        <w:t>[2]</w:t>
      </w:r>
      <w:r w:rsidRPr="00D12C40">
        <w:rPr>
          <w:rFonts w:ascii="Calibri" w:hAnsi="Calibri" w:cs="Calibri"/>
        </w:rPr>
        <w:tab/>
        <w:t xml:space="preserve">GeeksforGeeks, “loops in python,” </w:t>
      </w:r>
      <w:r w:rsidRPr="00D12C40">
        <w:rPr>
          <w:rFonts w:ascii="Calibri" w:hAnsi="Calibri" w:cs="Calibri"/>
          <w:i/>
          <w:iCs/>
        </w:rPr>
        <w:t>GeeksforGeeks</w:t>
      </w:r>
      <w:r w:rsidRPr="00D12C40">
        <w:rPr>
          <w:rFonts w:ascii="Calibri" w:hAnsi="Calibri" w:cs="Calibri"/>
        </w:rPr>
        <w:t>, Jun. 07, 2017. https://www.geeksforgeeks.org/loops-in-python/ (accessed Oct. 06, 2022).</w:t>
      </w:r>
    </w:p>
    <w:p w14:paraId="0C51D579" w14:textId="77777777" w:rsidR="00D12C40" w:rsidRPr="00D12C40" w:rsidRDefault="00D12C40" w:rsidP="00D12C40">
      <w:pPr>
        <w:pStyle w:val="Bibliography"/>
        <w:rPr>
          <w:rFonts w:ascii="Calibri" w:hAnsi="Calibri" w:cs="Calibri"/>
        </w:rPr>
      </w:pPr>
      <w:r w:rsidRPr="00D12C40">
        <w:rPr>
          <w:rFonts w:ascii="Calibri" w:hAnsi="Calibri" w:cs="Calibri"/>
        </w:rPr>
        <w:t>[3]</w:t>
      </w:r>
      <w:r w:rsidRPr="00D12C40">
        <w:rPr>
          <w:rFonts w:ascii="Calibri" w:hAnsi="Calibri" w:cs="Calibri"/>
        </w:rPr>
        <w:tab/>
        <w:t>S. Campbell, “Python break, continue, pass statements with Examples,” Mar. 01, 2020. https://www.guru99.com/python-break-continue-pass.html (accessed Oct. 06, 2022).</w:t>
      </w:r>
    </w:p>
    <w:p w14:paraId="3A773EAD" w14:textId="77777777" w:rsidR="00D12C40" w:rsidRPr="00D12C40" w:rsidRDefault="00D12C40" w:rsidP="00D12C40">
      <w:pPr>
        <w:pStyle w:val="Bibliography"/>
        <w:rPr>
          <w:rFonts w:ascii="Calibri" w:hAnsi="Calibri" w:cs="Calibri"/>
        </w:rPr>
      </w:pPr>
      <w:r w:rsidRPr="00D12C40">
        <w:rPr>
          <w:rFonts w:ascii="Calibri" w:hAnsi="Calibri" w:cs="Calibri"/>
        </w:rPr>
        <w:t>[4]</w:t>
      </w:r>
      <w:r w:rsidRPr="00D12C40">
        <w:rPr>
          <w:rFonts w:ascii="Calibri" w:hAnsi="Calibri" w:cs="Calibri"/>
        </w:rPr>
        <w:tab/>
        <w:t xml:space="preserve">Baldwin, By, and Baldwin, “Learn to Program using Python: Nested Tuples,” </w:t>
      </w:r>
      <w:r w:rsidRPr="00D12C40">
        <w:rPr>
          <w:rFonts w:ascii="Calibri" w:hAnsi="Calibri" w:cs="Calibri"/>
          <w:i/>
          <w:iCs/>
        </w:rPr>
        <w:t>Developer.com</w:t>
      </w:r>
      <w:r w:rsidRPr="00D12C40">
        <w:rPr>
          <w:rFonts w:ascii="Calibri" w:hAnsi="Calibri" w:cs="Calibri"/>
        </w:rPr>
        <w:t>, May 06, 2004. https://www.developer.com/languages/learn-to-program-using-python-nested-tuples/ (accessed Oct. 07, 2022).</w:t>
      </w:r>
    </w:p>
    <w:p w14:paraId="0BAC43C6" w14:textId="77777777" w:rsidR="00D12C40" w:rsidRPr="00D12C40" w:rsidRDefault="00D12C40" w:rsidP="00D12C40">
      <w:pPr>
        <w:pStyle w:val="Bibliography"/>
        <w:rPr>
          <w:rFonts w:ascii="Calibri" w:hAnsi="Calibri" w:cs="Calibri"/>
        </w:rPr>
      </w:pPr>
      <w:r w:rsidRPr="00D12C40">
        <w:rPr>
          <w:rFonts w:ascii="Calibri" w:hAnsi="Calibri" w:cs="Calibri"/>
        </w:rPr>
        <w:t>[5]</w:t>
      </w:r>
      <w:r w:rsidRPr="00D12C40">
        <w:rPr>
          <w:rFonts w:ascii="Calibri" w:hAnsi="Calibri" w:cs="Calibri"/>
        </w:rPr>
        <w:tab/>
        <w:t xml:space="preserve">GeeksforGeeks, “Python Tuples,” </w:t>
      </w:r>
      <w:r w:rsidRPr="00D12C40">
        <w:rPr>
          <w:rFonts w:ascii="Calibri" w:hAnsi="Calibri" w:cs="Calibri"/>
          <w:i/>
          <w:iCs/>
        </w:rPr>
        <w:t>GeeksforGeeks</w:t>
      </w:r>
      <w:r w:rsidRPr="00D12C40">
        <w:rPr>
          <w:rFonts w:ascii="Calibri" w:hAnsi="Calibri" w:cs="Calibri"/>
        </w:rPr>
        <w:t>, Mar. 13, 2018. https://www.geeksforgeeks.org/python-tuples/ (accessed Oct. 09, 2022).</w:t>
      </w:r>
    </w:p>
    <w:p w14:paraId="6AB0BCFF" w14:textId="77777777" w:rsidR="00D12C40" w:rsidRPr="00D12C40" w:rsidRDefault="00D12C40" w:rsidP="00D12C40">
      <w:pPr>
        <w:pStyle w:val="Bibliography"/>
        <w:rPr>
          <w:rFonts w:ascii="Calibri" w:hAnsi="Calibri" w:cs="Calibri"/>
        </w:rPr>
      </w:pPr>
      <w:r w:rsidRPr="00D12C40">
        <w:rPr>
          <w:rFonts w:ascii="Calibri" w:hAnsi="Calibri" w:cs="Calibri"/>
        </w:rPr>
        <w:t>[6]</w:t>
      </w:r>
      <w:r w:rsidRPr="00D12C40">
        <w:rPr>
          <w:rFonts w:ascii="Calibri" w:hAnsi="Calibri" w:cs="Calibri"/>
        </w:rPr>
        <w:tab/>
        <w:t xml:space="preserve">artturijalli, “How to Use range() Function in Python,” </w:t>
      </w:r>
      <w:r w:rsidRPr="00D12C40">
        <w:rPr>
          <w:rFonts w:ascii="Calibri" w:hAnsi="Calibri" w:cs="Calibri"/>
          <w:i/>
          <w:iCs/>
        </w:rPr>
        <w:t>codingem.com</w:t>
      </w:r>
      <w:r w:rsidRPr="00D12C40">
        <w:rPr>
          <w:rFonts w:ascii="Calibri" w:hAnsi="Calibri" w:cs="Calibri"/>
        </w:rPr>
        <w:t>, Nov. 22, 2021. https://www.codingem.com/how-to-use-range-function-in-python/ (accessed Oct. 09, 2022).</w:t>
      </w:r>
    </w:p>
    <w:p w14:paraId="194F7A13" w14:textId="77777777" w:rsidR="00D12C40" w:rsidRPr="00D12C40" w:rsidRDefault="00D12C40" w:rsidP="00D12C40">
      <w:pPr>
        <w:pStyle w:val="Bibliography"/>
        <w:rPr>
          <w:rFonts w:ascii="Calibri" w:hAnsi="Calibri" w:cs="Calibri"/>
        </w:rPr>
      </w:pPr>
      <w:r w:rsidRPr="00D12C40">
        <w:rPr>
          <w:rFonts w:ascii="Calibri" w:hAnsi="Calibri" w:cs="Calibri"/>
        </w:rPr>
        <w:t>[7]</w:t>
      </w:r>
      <w:r w:rsidRPr="00D12C40">
        <w:rPr>
          <w:rFonts w:ascii="Calibri" w:hAnsi="Calibri" w:cs="Calibri"/>
        </w:rPr>
        <w:tab/>
        <w:t xml:space="preserve">nikhilaggarwal3, “Python While Loop,” </w:t>
      </w:r>
      <w:r w:rsidRPr="00D12C40">
        <w:rPr>
          <w:rFonts w:ascii="Calibri" w:hAnsi="Calibri" w:cs="Calibri"/>
          <w:i/>
          <w:iCs/>
        </w:rPr>
        <w:t>GeeksforGeeks</w:t>
      </w:r>
      <w:r w:rsidRPr="00D12C40">
        <w:rPr>
          <w:rFonts w:ascii="Calibri" w:hAnsi="Calibri" w:cs="Calibri"/>
        </w:rPr>
        <w:t>, Nov. 11, 2019. https://www.geeksforgeeks.org/python-while-loop/ (accessed Oct. 09, 2022).</w:t>
      </w:r>
    </w:p>
    <w:p w14:paraId="190AF2E9" w14:textId="77777777" w:rsidR="00D12C40" w:rsidRPr="00D12C40" w:rsidRDefault="00D12C40" w:rsidP="00D12C40">
      <w:pPr>
        <w:pStyle w:val="Bibliography"/>
        <w:rPr>
          <w:rFonts w:ascii="Calibri" w:hAnsi="Calibri" w:cs="Calibri"/>
        </w:rPr>
      </w:pPr>
      <w:r w:rsidRPr="00D12C40">
        <w:rPr>
          <w:rFonts w:ascii="Calibri" w:hAnsi="Calibri" w:cs="Calibri"/>
        </w:rPr>
        <w:t>[8]</w:t>
      </w:r>
      <w:r w:rsidRPr="00D12C40">
        <w:rPr>
          <w:rFonts w:ascii="Calibri" w:hAnsi="Calibri" w:cs="Calibri"/>
        </w:rPr>
        <w:tab/>
        <w:t xml:space="preserve">riturajsaha, “Python - List Comprehension,” </w:t>
      </w:r>
      <w:r w:rsidRPr="00D12C40">
        <w:rPr>
          <w:rFonts w:ascii="Calibri" w:hAnsi="Calibri" w:cs="Calibri"/>
          <w:i/>
          <w:iCs/>
        </w:rPr>
        <w:t>GeeksforGeeks</w:t>
      </w:r>
      <w:r w:rsidRPr="00D12C40">
        <w:rPr>
          <w:rFonts w:ascii="Calibri" w:hAnsi="Calibri" w:cs="Calibri"/>
        </w:rPr>
        <w:t>, Oct. 28, 2020. https://www.geeksforgeeks.org/python-list-comprehension/ (accessed Oct. 09, 2022).</w:t>
      </w:r>
    </w:p>
    <w:p w14:paraId="7DE72859" w14:textId="2EC0330E" w:rsidR="00B8049A" w:rsidRPr="00B8049A" w:rsidRDefault="00F20BF2" w:rsidP="00B8049A">
      <w:r>
        <w:fldChar w:fldCharType="end"/>
      </w:r>
    </w:p>
    <w:p w14:paraId="541CEC50" w14:textId="77777777" w:rsidR="00FA2C31" w:rsidRDefault="00FA2C31"/>
    <w:sectPr w:rsidR="00FA2C31">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55B1D" w14:textId="77777777" w:rsidR="00DB21F5" w:rsidRDefault="00DB21F5" w:rsidP="00FA2C31">
      <w:pPr>
        <w:spacing w:after="0" w:line="240" w:lineRule="auto"/>
      </w:pPr>
      <w:r>
        <w:separator/>
      </w:r>
    </w:p>
  </w:endnote>
  <w:endnote w:type="continuationSeparator" w:id="0">
    <w:p w14:paraId="3E9A1E2A" w14:textId="77777777" w:rsidR="00DB21F5" w:rsidRDefault="00DB21F5" w:rsidP="00FA2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CB12A" w14:textId="77777777" w:rsidR="00FA2C31" w:rsidRDefault="00FA2C31">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976242" w14:textId="77777777" w:rsidR="00FA2C31" w:rsidRDefault="00FA2C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DE0EA" w14:textId="77777777" w:rsidR="00DB21F5" w:rsidRDefault="00DB21F5" w:rsidP="00FA2C31">
      <w:pPr>
        <w:spacing w:after="0" w:line="240" w:lineRule="auto"/>
      </w:pPr>
      <w:r>
        <w:separator/>
      </w:r>
    </w:p>
  </w:footnote>
  <w:footnote w:type="continuationSeparator" w:id="0">
    <w:p w14:paraId="48D0B914" w14:textId="77777777" w:rsidR="00DB21F5" w:rsidRDefault="00DB21F5" w:rsidP="00FA2C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E3774"/>
    <w:multiLevelType w:val="hybridMultilevel"/>
    <w:tmpl w:val="16FC2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F527AF5"/>
    <w:multiLevelType w:val="hybridMultilevel"/>
    <w:tmpl w:val="ACD019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CD811EC"/>
    <w:multiLevelType w:val="hybridMultilevel"/>
    <w:tmpl w:val="6728BEB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16cid:durableId="366293264">
    <w:abstractNumId w:val="0"/>
  </w:num>
  <w:num w:numId="2" w16cid:durableId="1153133168">
    <w:abstractNumId w:val="1"/>
  </w:num>
  <w:num w:numId="3" w16cid:durableId="21109250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DQ2MzczNjUzsLQwMjZR0lEKTi0uzszPAykwqwUAWDa8xiwAAAA="/>
  </w:docVars>
  <w:rsids>
    <w:rsidRoot w:val="006753A4"/>
    <w:rsid w:val="000148EC"/>
    <w:rsid w:val="00035102"/>
    <w:rsid w:val="000D5007"/>
    <w:rsid w:val="000F56D5"/>
    <w:rsid w:val="0016051A"/>
    <w:rsid w:val="001663BE"/>
    <w:rsid w:val="00180E68"/>
    <w:rsid w:val="00181AB7"/>
    <w:rsid w:val="001854D3"/>
    <w:rsid w:val="001C73AE"/>
    <w:rsid w:val="00216A39"/>
    <w:rsid w:val="00224ACC"/>
    <w:rsid w:val="0026268C"/>
    <w:rsid w:val="00282AAF"/>
    <w:rsid w:val="002E0AB6"/>
    <w:rsid w:val="00327F32"/>
    <w:rsid w:val="00343F6B"/>
    <w:rsid w:val="003E7C96"/>
    <w:rsid w:val="003E7E0D"/>
    <w:rsid w:val="00402C3A"/>
    <w:rsid w:val="00421352"/>
    <w:rsid w:val="0043108A"/>
    <w:rsid w:val="004A0317"/>
    <w:rsid w:val="004A4E6A"/>
    <w:rsid w:val="004E75B2"/>
    <w:rsid w:val="005310EE"/>
    <w:rsid w:val="005677F7"/>
    <w:rsid w:val="0057354E"/>
    <w:rsid w:val="00585F50"/>
    <w:rsid w:val="005F7B2D"/>
    <w:rsid w:val="006746CD"/>
    <w:rsid w:val="006753A4"/>
    <w:rsid w:val="006A4C10"/>
    <w:rsid w:val="006C7E82"/>
    <w:rsid w:val="006D7D37"/>
    <w:rsid w:val="006E35F1"/>
    <w:rsid w:val="007B700E"/>
    <w:rsid w:val="00835490"/>
    <w:rsid w:val="00875605"/>
    <w:rsid w:val="00955B2A"/>
    <w:rsid w:val="009852FD"/>
    <w:rsid w:val="009A6AF9"/>
    <w:rsid w:val="009E51E2"/>
    <w:rsid w:val="009E5D81"/>
    <w:rsid w:val="00A66DE0"/>
    <w:rsid w:val="00B16A0C"/>
    <w:rsid w:val="00B3357B"/>
    <w:rsid w:val="00B4313C"/>
    <w:rsid w:val="00B76442"/>
    <w:rsid w:val="00B8049A"/>
    <w:rsid w:val="00B944A4"/>
    <w:rsid w:val="00BA03AB"/>
    <w:rsid w:val="00C03FA2"/>
    <w:rsid w:val="00C05918"/>
    <w:rsid w:val="00C17B78"/>
    <w:rsid w:val="00C229D0"/>
    <w:rsid w:val="00C46429"/>
    <w:rsid w:val="00C8577D"/>
    <w:rsid w:val="00CF285C"/>
    <w:rsid w:val="00D12C40"/>
    <w:rsid w:val="00D61122"/>
    <w:rsid w:val="00DB21F5"/>
    <w:rsid w:val="00DE448C"/>
    <w:rsid w:val="00DF760B"/>
    <w:rsid w:val="00E042E6"/>
    <w:rsid w:val="00E24883"/>
    <w:rsid w:val="00E50D44"/>
    <w:rsid w:val="00EE6934"/>
    <w:rsid w:val="00F20BF2"/>
    <w:rsid w:val="00F70B4C"/>
    <w:rsid w:val="00F7243D"/>
    <w:rsid w:val="00F83C53"/>
    <w:rsid w:val="00F967FB"/>
    <w:rsid w:val="00FA2C31"/>
    <w:rsid w:val="00FB173C"/>
    <w:rsid w:val="00FC26C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9E175"/>
  <w15:docId w15:val="{CFDA7FF3-3835-45A0-A7A1-3D25498EC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C31"/>
    <w:pPr>
      <w:spacing w:line="360" w:lineRule="auto"/>
      <w:jc w:val="both"/>
    </w:pPr>
  </w:style>
  <w:style w:type="paragraph" w:styleId="Heading1">
    <w:name w:val="heading 1"/>
    <w:basedOn w:val="Normal"/>
    <w:next w:val="Normal"/>
    <w:link w:val="Heading1Char"/>
    <w:uiPriority w:val="9"/>
    <w:qFormat/>
    <w:rsid w:val="00FA2C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2C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756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2C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2C31"/>
  </w:style>
  <w:style w:type="paragraph" w:styleId="Footer">
    <w:name w:val="footer"/>
    <w:basedOn w:val="Normal"/>
    <w:link w:val="FooterChar"/>
    <w:uiPriority w:val="99"/>
    <w:unhideWhenUsed/>
    <w:rsid w:val="00FA2C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2C31"/>
  </w:style>
  <w:style w:type="character" w:customStyle="1" w:styleId="Heading1Char">
    <w:name w:val="Heading 1 Char"/>
    <w:basedOn w:val="DefaultParagraphFont"/>
    <w:link w:val="Heading1"/>
    <w:uiPriority w:val="9"/>
    <w:rsid w:val="00FA2C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A2C31"/>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B8049A"/>
    <w:pPr>
      <w:tabs>
        <w:tab w:val="left" w:pos="384"/>
      </w:tabs>
      <w:spacing w:after="0" w:line="240" w:lineRule="auto"/>
      <w:ind w:left="384" w:hanging="384"/>
    </w:pPr>
  </w:style>
  <w:style w:type="paragraph" w:styleId="Caption">
    <w:name w:val="caption"/>
    <w:basedOn w:val="Normal"/>
    <w:next w:val="Normal"/>
    <w:uiPriority w:val="35"/>
    <w:unhideWhenUsed/>
    <w:qFormat/>
    <w:rsid w:val="00CF285C"/>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CF285C"/>
    <w:pPr>
      <w:spacing w:line="259" w:lineRule="auto"/>
      <w:jc w:val="left"/>
      <w:outlineLvl w:val="9"/>
    </w:pPr>
    <w:rPr>
      <w:lang w:val="en-US"/>
    </w:rPr>
  </w:style>
  <w:style w:type="paragraph" w:styleId="TOC1">
    <w:name w:val="toc 1"/>
    <w:basedOn w:val="Normal"/>
    <w:next w:val="Normal"/>
    <w:autoRedefine/>
    <w:uiPriority w:val="39"/>
    <w:unhideWhenUsed/>
    <w:rsid w:val="00CF285C"/>
    <w:pPr>
      <w:spacing w:after="100"/>
    </w:pPr>
  </w:style>
  <w:style w:type="paragraph" w:styleId="TOC2">
    <w:name w:val="toc 2"/>
    <w:basedOn w:val="Normal"/>
    <w:next w:val="Normal"/>
    <w:autoRedefine/>
    <w:uiPriority w:val="39"/>
    <w:unhideWhenUsed/>
    <w:rsid w:val="00CF285C"/>
    <w:pPr>
      <w:spacing w:after="100"/>
      <w:ind w:left="220"/>
    </w:pPr>
  </w:style>
  <w:style w:type="character" w:styleId="Hyperlink">
    <w:name w:val="Hyperlink"/>
    <w:basedOn w:val="DefaultParagraphFont"/>
    <w:uiPriority w:val="99"/>
    <w:unhideWhenUsed/>
    <w:rsid w:val="00CF285C"/>
    <w:rPr>
      <w:color w:val="0563C1" w:themeColor="hyperlink"/>
      <w:u w:val="single"/>
    </w:rPr>
  </w:style>
  <w:style w:type="paragraph" w:styleId="TableofFigures">
    <w:name w:val="table of figures"/>
    <w:basedOn w:val="Normal"/>
    <w:next w:val="Normal"/>
    <w:uiPriority w:val="99"/>
    <w:unhideWhenUsed/>
    <w:rsid w:val="00CF285C"/>
    <w:pPr>
      <w:spacing w:after="0"/>
    </w:pPr>
  </w:style>
  <w:style w:type="paragraph" w:styleId="ListParagraph">
    <w:name w:val="List Paragraph"/>
    <w:basedOn w:val="Normal"/>
    <w:uiPriority w:val="34"/>
    <w:qFormat/>
    <w:rsid w:val="007B700E"/>
    <w:pPr>
      <w:ind w:left="720"/>
      <w:contextualSpacing/>
    </w:pPr>
  </w:style>
  <w:style w:type="character" w:customStyle="1" w:styleId="Heading3Char">
    <w:name w:val="Heading 3 Char"/>
    <w:basedOn w:val="DefaultParagraphFont"/>
    <w:link w:val="Heading3"/>
    <w:uiPriority w:val="9"/>
    <w:rsid w:val="0087560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87560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617266">
      <w:bodyDiv w:val="1"/>
      <w:marLeft w:val="0"/>
      <w:marRight w:val="0"/>
      <w:marTop w:val="0"/>
      <w:marBottom w:val="0"/>
      <w:divBdr>
        <w:top w:val="none" w:sz="0" w:space="0" w:color="auto"/>
        <w:left w:val="none" w:sz="0" w:space="0" w:color="auto"/>
        <w:bottom w:val="none" w:sz="0" w:space="0" w:color="auto"/>
        <w:right w:val="none" w:sz="0" w:space="0" w:color="auto"/>
      </w:divBdr>
    </w:div>
    <w:div w:id="1190293703">
      <w:bodyDiv w:val="1"/>
      <w:marLeft w:val="0"/>
      <w:marRight w:val="0"/>
      <w:marTop w:val="0"/>
      <w:marBottom w:val="0"/>
      <w:divBdr>
        <w:top w:val="none" w:sz="0" w:space="0" w:color="auto"/>
        <w:left w:val="none" w:sz="0" w:space="0" w:color="auto"/>
        <w:bottom w:val="none" w:sz="0" w:space="0" w:color="auto"/>
        <w:right w:val="none" w:sz="0" w:space="0" w:color="auto"/>
      </w:divBdr>
    </w:div>
    <w:div w:id="1268930784">
      <w:bodyDiv w:val="1"/>
      <w:marLeft w:val="0"/>
      <w:marRight w:val="0"/>
      <w:marTop w:val="0"/>
      <w:marBottom w:val="0"/>
      <w:divBdr>
        <w:top w:val="none" w:sz="0" w:space="0" w:color="auto"/>
        <w:left w:val="none" w:sz="0" w:space="0" w:color="auto"/>
        <w:bottom w:val="none" w:sz="0" w:space="0" w:color="auto"/>
        <w:right w:val="none" w:sz="0" w:space="0" w:color="auto"/>
      </w:divBdr>
      <w:divsChild>
        <w:div w:id="1796480127">
          <w:marLeft w:val="0"/>
          <w:marRight w:val="0"/>
          <w:marTop w:val="0"/>
          <w:marBottom w:val="0"/>
          <w:divBdr>
            <w:top w:val="none" w:sz="0" w:space="0" w:color="auto"/>
            <w:left w:val="none" w:sz="0" w:space="0" w:color="auto"/>
            <w:bottom w:val="none" w:sz="0" w:space="0" w:color="auto"/>
            <w:right w:val="none" w:sz="0" w:space="0" w:color="auto"/>
          </w:divBdr>
          <w:divsChild>
            <w:div w:id="1659532681">
              <w:marLeft w:val="0"/>
              <w:marRight w:val="0"/>
              <w:marTop w:val="0"/>
              <w:marBottom w:val="0"/>
              <w:divBdr>
                <w:top w:val="none" w:sz="0" w:space="0" w:color="auto"/>
                <w:left w:val="none" w:sz="0" w:space="0" w:color="auto"/>
                <w:bottom w:val="none" w:sz="0" w:space="0" w:color="auto"/>
                <w:right w:val="none" w:sz="0" w:space="0" w:color="auto"/>
              </w:divBdr>
            </w:div>
            <w:div w:id="804615709">
              <w:marLeft w:val="0"/>
              <w:marRight w:val="0"/>
              <w:marTop w:val="0"/>
              <w:marBottom w:val="0"/>
              <w:divBdr>
                <w:top w:val="none" w:sz="0" w:space="0" w:color="auto"/>
                <w:left w:val="none" w:sz="0" w:space="0" w:color="auto"/>
                <w:bottom w:val="none" w:sz="0" w:space="0" w:color="auto"/>
                <w:right w:val="none" w:sz="0" w:space="0" w:color="auto"/>
              </w:divBdr>
            </w:div>
            <w:div w:id="1644310503">
              <w:marLeft w:val="0"/>
              <w:marRight w:val="0"/>
              <w:marTop w:val="0"/>
              <w:marBottom w:val="0"/>
              <w:divBdr>
                <w:top w:val="none" w:sz="0" w:space="0" w:color="auto"/>
                <w:left w:val="none" w:sz="0" w:space="0" w:color="auto"/>
                <w:bottom w:val="none" w:sz="0" w:space="0" w:color="auto"/>
                <w:right w:val="none" w:sz="0" w:space="0" w:color="auto"/>
              </w:divBdr>
            </w:div>
            <w:div w:id="1164082305">
              <w:marLeft w:val="0"/>
              <w:marRight w:val="0"/>
              <w:marTop w:val="0"/>
              <w:marBottom w:val="0"/>
              <w:divBdr>
                <w:top w:val="none" w:sz="0" w:space="0" w:color="auto"/>
                <w:left w:val="none" w:sz="0" w:space="0" w:color="auto"/>
                <w:bottom w:val="none" w:sz="0" w:space="0" w:color="auto"/>
                <w:right w:val="none" w:sz="0" w:space="0" w:color="auto"/>
              </w:divBdr>
            </w:div>
            <w:div w:id="116726950">
              <w:marLeft w:val="0"/>
              <w:marRight w:val="0"/>
              <w:marTop w:val="0"/>
              <w:marBottom w:val="0"/>
              <w:divBdr>
                <w:top w:val="none" w:sz="0" w:space="0" w:color="auto"/>
                <w:left w:val="none" w:sz="0" w:space="0" w:color="auto"/>
                <w:bottom w:val="none" w:sz="0" w:space="0" w:color="auto"/>
                <w:right w:val="none" w:sz="0" w:space="0" w:color="auto"/>
              </w:divBdr>
            </w:div>
            <w:div w:id="539706784">
              <w:marLeft w:val="0"/>
              <w:marRight w:val="0"/>
              <w:marTop w:val="0"/>
              <w:marBottom w:val="0"/>
              <w:divBdr>
                <w:top w:val="none" w:sz="0" w:space="0" w:color="auto"/>
                <w:left w:val="none" w:sz="0" w:space="0" w:color="auto"/>
                <w:bottom w:val="none" w:sz="0" w:space="0" w:color="auto"/>
                <w:right w:val="none" w:sz="0" w:space="0" w:color="auto"/>
              </w:divBdr>
            </w:div>
            <w:div w:id="606083392">
              <w:marLeft w:val="0"/>
              <w:marRight w:val="0"/>
              <w:marTop w:val="0"/>
              <w:marBottom w:val="0"/>
              <w:divBdr>
                <w:top w:val="none" w:sz="0" w:space="0" w:color="auto"/>
                <w:left w:val="none" w:sz="0" w:space="0" w:color="auto"/>
                <w:bottom w:val="none" w:sz="0" w:space="0" w:color="auto"/>
                <w:right w:val="none" w:sz="0" w:space="0" w:color="auto"/>
              </w:divBdr>
            </w:div>
            <w:div w:id="104163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9225">
      <w:bodyDiv w:val="1"/>
      <w:marLeft w:val="0"/>
      <w:marRight w:val="0"/>
      <w:marTop w:val="0"/>
      <w:marBottom w:val="0"/>
      <w:divBdr>
        <w:top w:val="none" w:sz="0" w:space="0" w:color="auto"/>
        <w:left w:val="none" w:sz="0" w:space="0" w:color="auto"/>
        <w:bottom w:val="none" w:sz="0" w:space="0" w:color="auto"/>
        <w:right w:val="none" w:sz="0" w:space="0" w:color="auto"/>
      </w:divBdr>
      <w:divsChild>
        <w:div w:id="88086772">
          <w:marLeft w:val="0"/>
          <w:marRight w:val="0"/>
          <w:marTop w:val="0"/>
          <w:marBottom w:val="0"/>
          <w:divBdr>
            <w:top w:val="none" w:sz="0" w:space="0" w:color="auto"/>
            <w:left w:val="none" w:sz="0" w:space="0" w:color="auto"/>
            <w:bottom w:val="none" w:sz="0" w:space="0" w:color="auto"/>
            <w:right w:val="none" w:sz="0" w:space="0" w:color="auto"/>
          </w:divBdr>
          <w:divsChild>
            <w:div w:id="644159366">
              <w:marLeft w:val="0"/>
              <w:marRight w:val="0"/>
              <w:marTop w:val="0"/>
              <w:marBottom w:val="0"/>
              <w:divBdr>
                <w:top w:val="none" w:sz="0" w:space="0" w:color="auto"/>
                <w:left w:val="none" w:sz="0" w:space="0" w:color="auto"/>
                <w:bottom w:val="none" w:sz="0" w:space="0" w:color="auto"/>
                <w:right w:val="none" w:sz="0" w:space="0" w:color="auto"/>
              </w:divBdr>
            </w:div>
            <w:div w:id="155150105">
              <w:marLeft w:val="0"/>
              <w:marRight w:val="0"/>
              <w:marTop w:val="0"/>
              <w:marBottom w:val="0"/>
              <w:divBdr>
                <w:top w:val="none" w:sz="0" w:space="0" w:color="auto"/>
                <w:left w:val="none" w:sz="0" w:space="0" w:color="auto"/>
                <w:bottom w:val="none" w:sz="0" w:space="0" w:color="auto"/>
                <w:right w:val="none" w:sz="0" w:space="0" w:color="auto"/>
              </w:divBdr>
            </w:div>
            <w:div w:id="1558202201">
              <w:marLeft w:val="0"/>
              <w:marRight w:val="0"/>
              <w:marTop w:val="0"/>
              <w:marBottom w:val="0"/>
              <w:divBdr>
                <w:top w:val="none" w:sz="0" w:space="0" w:color="auto"/>
                <w:left w:val="none" w:sz="0" w:space="0" w:color="auto"/>
                <w:bottom w:val="none" w:sz="0" w:space="0" w:color="auto"/>
                <w:right w:val="none" w:sz="0" w:space="0" w:color="auto"/>
              </w:divBdr>
            </w:div>
            <w:div w:id="869689153">
              <w:marLeft w:val="0"/>
              <w:marRight w:val="0"/>
              <w:marTop w:val="0"/>
              <w:marBottom w:val="0"/>
              <w:divBdr>
                <w:top w:val="none" w:sz="0" w:space="0" w:color="auto"/>
                <w:left w:val="none" w:sz="0" w:space="0" w:color="auto"/>
                <w:bottom w:val="none" w:sz="0" w:space="0" w:color="auto"/>
                <w:right w:val="none" w:sz="0" w:space="0" w:color="auto"/>
              </w:divBdr>
            </w:div>
            <w:div w:id="1392775574">
              <w:marLeft w:val="0"/>
              <w:marRight w:val="0"/>
              <w:marTop w:val="0"/>
              <w:marBottom w:val="0"/>
              <w:divBdr>
                <w:top w:val="none" w:sz="0" w:space="0" w:color="auto"/>
                <w:left w:val="none" w:sz="0" w:space="0" w:color="auto"/>
                <w:bottom w:val="none" w:sz="0" w:space="0" w:color="auto"/>
                <w:right w:val="none" w:sz="0" w:space="0" w:color="auto"/>
              </w:divBdr>
            </w:div>
            <w:div w:id="725836123">
              <w:marLeft w:val="0"/>
              <w:marRight w:val="0"/>
              <w:marTop w:val="0"/>
              <w:marBottom w:val="0"/>
              <w:divBdr>
                <w:top w:val="none" w:sz="0" w:space="0" w:color="auto"/>
                <w:left w:val="none" w:sz="0" w:space="0" w:color="auto"/>
                <w:bottom w:val="none" w:sz="0" w:space="0" w:color="auto"/>
                <w:right w:val="none" w:sz="0" w:space="0" w:color="auto"/>
              </w:divBdr>
            </w:div>
            <w:div w:id="153961417">
              <w:marLeft w:val="0"/>
              <w:marRight w:val="0"/>
              <w:marTop w:val="0"/>
              <w:marBottom w:val="0"/>
              <w:divBdr>
                <w:top w:val="none" w:sz="0" w:space="0" w:color="auto"/>
                <w:left w:val="none" w:sz="0" w:space="0" w:color="auto"/>
                <w:bottom w:val="none" w:sz="0" w:space="0" w:color="auto"/>
                <w:right w:val="none" w:sz="0" w:space="0" w:color="auto"/>
              </w:divBdr>
            </w:div>
            <w:div w:id="605969940">
              <w:marLeft w:val="0"/>
              <w:marRight w:val="0"/>
              <w:marTop w:val="0"/>
              <w:marBottom w:val="0"/>
              <w:divBdr>
                <w:top w:val="none" w:sz="0" w:space="0" w:color="auto"/>
                <w:left w:val="none" w:sz="0" w:space="0" w:color="auto"/>
                <w:bottom w:val="none" w:sz="0" w:space="0" w:color="auto"/>
                <w:right w:val="none" w:sz="0" w:space="0" w:color="auto"/>
              </w:divBdr>
            </w:div>
            <w:div w:id="1155802806">
              <w:marLeft w:val="0"/>
              <w:marRight w:val="0"/>
              <w:marTop w:val="0"/>
              <w:marBottom w:val="0"/>
              <w:divBdr>
                <w:top w:val="none" w:sz="0" w:space="0" w:color="auto"/>
                <w:left w:val="none" w:sz="0" w:space="0" w:color="auto"/>
                <w:bottom w:val="none" w:sz="0" w:space="0" w:color="auto"/>
                <w:right w:val="none" w:sz="0" w:space="0" w:color="auto"/>
              </w:divBdr>
            </w:div>
            <w:div w:id="682130556">
              <w:marLeft w:val="0"/>
              <w:marRight w:val="0"/>
              <w:marTop w:val="0"/>
              <w:marBottom w:val="0"/>
              <w:divBdr>
                <w:top w:val="none" w:sz="0" w:space="0" w:color="auto"/>
                <w:left w:val="none" w:sz="0" w:space="0" w:color="auto"/>
                <w:bottom w:val="none" w:sz="0" w:space="0" w:color="auto"/>
                <w:right w:val="none" w:sz="0" w:space="0" w:color="auto"/>
              </w:divBdr>
            </w:div>
            <w:div w:id="991786616">
              <w:marLeft w:val="0"/>
              <w:marRight w:val="0"/>
              <w:marTop w:val="0"/>
              <w:marBottom w:val="0"/>
              <w:divBdr>
                <w:top w:val="none" w:sz="0" w:space="0" w:color="auto"/>
                <w:left w:val="none" w:sz="0" w:space="0" w:color="auto"/>
                <w:bottom w:val="none" w:sz="0" w:space="0" w:color="auto"/>
                <w:right w:val="none" w:sz="0" w:space="0" w:color="auto"/>
              </w:divBdr>
            </w:div>
            <w:div w:id="159659450">
              <w:marLeft w:val="0"/>
              <w:marRight w:val="0"/>
              <w:marTop w:val="0"/>
              <w:marBottom w:val="0"/>
              <w:divBdr>
                <w:top w:val="none" w:sz="0" w:space="0" w:color="auto"/>
                <w:left w:val="none" w:sz="0" w:space="0" w:color="auto"/>
                <w:bottom w:val="none" w:sz="0" w:space="0" w:color="auto"/>
                <w:right w:val="none" w:sz="0" w:space="0" w:color="auto"/>
              </w:divBdr>
            </w:div>
            <w:div w:id="760882148">
              <w:marLeft w:val="0"/>
              <w:marRight w:val="0"/>
              <w:marTop w:val="0"/>
              <w:marBottom w:val="0"/>
              <w:divBdr>
                <w:top w:val="none" w:sz="0" w:space="0" w:color="auto"/>
                <w:left w:val="none" w:sz="0" w:space="0" w:color="auto"/>
                <w:bottom w:val="none" w:sz="0" w:space="0" w:color="auto"/>
                <w:right w:val="none" w:sz="0" w:space="0" w:color="auto"/>
              </w:divBdr>
            </w:div>
            <w:div w:id="1771852174">
              <w:marLeft w:val="0"/>
              <w:marRight w:val="0"/>
              <w:marTop w:val="0"/>
              <w:marBottom w:val="0"/>
              <w:divBdr>
                <w:top w:val="none" w:sz="0" w:space="0" w:color="auto"/>
                <w:left w:val="none" w:sz="0" w:space="0" w:color="auto"/>
                <w:bottom w:val="none" w:sz="0" w:space="0" w:color="auto"/>
                <w:right w:val="none" w:sz="0" w:space="0" w:color="auto"/>
              </w:divBdr>
            </w:div>
            <w:div w:id="1738740857">
              <w:marLeft w:val="0"/>
              <w:marRight w:val="0"/>
              <w:marTop w:val="0"/>
              <w:marBottom w:val="0"/>
              <w:divBdr>
                <w:top w:val="none" w:sz="0" w:space="0" w:color="auto"/>
                <w:left w:val="none" w:sz="0" w:space="0" w:color="auto"/>
                <w:bottom w:val="none" w:sz="0" w:space="0" w:color="auto"/>
                <w:right w:val="none" w:sz="0" w:space="0" w:color="auto"/>
              </w:divBdr>
            </w:div>
            <w:div w:id="1667973526">
              <w:marLeft w:val="0"/>
              <w:marRight w:val="0"/>
              <w:marTop w:val="0"/>
              <w:marBottom w:val="0"/>
              <w:divBdr>
                <w:top w:val="none" w:sz="0" w:space="0" w:color="auto"/>
                <w:left w:val="none" w:sz="0" w:space="0" w:color="auto"/>
                <w:bottom w:val="none" w:sz="0" w:space="0" w:color="auto"/>
                <w:right w:val="none" w:sz="0" w:space="0" w:color="auto"/>
              </w:divBdr>
            </w:div>
            <w:div w:id="630983462">
              <w:marLeft w:val="0"/>
              <w:marRight w:val="0"/>
              <w:marTop w:val="0"/>
              <w:marBottom w:val="0"/>
              <w:divBdr>
                <w:top w:val="none" w:sz="0" w:space="0" w:color="auto"/>
                <w:left w:val="none" w:sz="0" w:space="0" w:color="auto"/>
                <w:bottom w:val="none" w:sz="0" w:space="0" w:color="auto"/>
                <w:right w:val="none" w:sz="0" w:space="0" w:color="auto"/>
              </w:divBdr>
            </w:div>
            <w:div w:id="718895043">
              <w:marLeft w:val="0"/>
              <w:marRight w:val="0"/>
              <w:marTop w:val="0"/>
              <w:marBottom w:val="0"/>
              <w:divBdr>
                <w:top w:val="none" w:sz="0" w:space="0" w:color="auto"/>
                <w:left w:val="none" w:sz="0" w:space="0" w:color="auto"/>
                <w:bottom w:val="none" w:sz="0" w:space="0" w:color="auto"/>
                <w:right w:val="none" w:sz="0" w:space="0" w:color="auto"/>
              </w:divBdr>
            </w:div>
            <w:div w:id="355279340">
              <w:marLeft w:val="0"/>
              <w:marRight w:val="0"/>
              <w:marTop w:val="0"/>
              <w:marBottom w:val="0"/>
              <w:divBdr>
                <w:top w:val="none" w:sz="0" w:space="0" w:color="auto"/>
                <w:left w:val="none" w:sz="0" w:space="0" w:color="auto"/>
                <w:bottom w:val="none" w:sz="0" w:space="0" w:color="auto"/>
                <w:right w:val="none" w:sz="0" w:space="0" w:color="auto"/>
              </w:divBdr>
            </w:div>
            <w:div w:id="1547335452">
              <w:marLeft w:val="0"/>
              <w:marRight w:val="0"/>
              <w:marTop w:val="0"/>
              <w:marBottom w:val="0"/>
              <w:divBdr>
                <w:top w:val="none" w:sz="0" w:space="0" w:color="auto"/>
                <w:left w:val="none" w:sz="0" w:space="0" w:color="auto"/>
                <w:bottom w:val="none" w:sz="0" w:space="0" w:color="auto"/>
                <w:right w:val="none" w:sz="0" w:space="0" w:color="auto"/>
              </w:divBdr>
            </w:div>
            <w:div w:id="196704973">
              <w:marLeft w:val="0"/>
              <w:marRight w:val="0"/>
              <w:marTop w:val="0"/>
              <w:marBottom w:val="0"/>
              <w:divBdr>
                <w:top w:val="none" w:sz="0" w:space="0" w:color="auto"/>
                <w:left w:val="none" w:sz="0" w:space="0" w:color="auto"/>
                <w:bottom w:val="none" w:sz="0" w:space="0" w:color="auto"/>
                <w:right w:val="none" w:sz="0" w:space="0" w:color="auto"/>
              </w:divBdr>
            </w:div>
            <w:div w:id="769161322">
              <w:marLeft w:val="0"/>
              <w:marRight w:val="0"/>
              <w:marTop w:val="0"/>
              <w:marBottom w:val="0"/>
              <w:divBdr>
                <w:top w:val="none" w:sz="0" w:space="0" w:color="auto"/>
                <w:left w:val="none" w:sz="0" w:space="0" w:color="auto"/>
                <w:bottom w:val="none" w:sz="0" w:space="0" w:color="auto"/>
                <w:right w:val="none" w:sz="0" w:space="0" w:color="auto"/>
              </w:divBdr>
            </w:div>
            <w:div w:id="46689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369396">
      <w:bodyDiv w:val="1"/>
      <w:marLeft w:val="0"/>
      <w:marRight w:val="0"/>
      <w:marTop w:val="0"/>
      <w:marBottom w:val="0"/>
      <w:divBdr>
        <w:top w:val="none" w:sz="0" w:space="0" w:color="auto"/>
        <w:left w:val="none" w:sz="0" w:space="0" w:color="auto"/>
        <w:bottom w:val="none" w:sz="0" w:space="0" w:color="auto"/>
        <w:right w:val="none" w:sz="0" w:space="0" w:color="auto"/>
      </w:divBdr>
      <w:divsChild>
        <w:div w:id="1634404359">
          <w:marLeft w:val="0"/>
          <w:marRight w:val="0"/>
          <w:marTop w:val="0"/>
          <w:marBottom w:val="0"/>
          <w:divBdr>
            <w:top w:val="none" w:sz="0" w:space="0" w:color="auto"/>
            <w:left w:val="none" w:sz="0" w:space="0" w:color="auto"/>
            <w:bottom w:val="none" w:sz="0" w:space="0" w:color="auto"/>
            <w:right w:val="none" w:sz="0" w:space="0" w:color="auto"/>
          </w:divBdr>
          <w:divsChild>
            <w:div w:id="1994143634">
              <w:marLeft w:val="0"/>
              <w:marRight w:val="0"/>
              <w:marTop w:val="0"/>
              <w:marBottom w:val="0"/>
              <w:divBdr>
                <w:top w:val="none" w:sz="0" w:space="0" w:color="auto"/>
                <w:left w:val="none" w:sz="0" w:space="0" w:color="auto"/>
                <w:bottom w:val="none" w:sz="0" w:space="0" w:color="auto"/>
                <w:right w:val="none" w:sz="0" w:space="0" w:color="auto"/>
              </w:divBdr>
            </w:div>
            <w:div w:id="2000111269">
              <w:marLeft w:val="0"/>
              <w:marRight w:val="0"/>
              <w:marTop w:val="0"/>
              <w:marBottom w:val="0"/>
              <w:divBdr>
                <w:top w:val="none" w:sz="0" w:space="0" w:color="auto"/>
                <w:left w:val="none" w:sz="0" w:space="0" w:color="auto"/>
                <w:bottom w:val="none" w:sz="0" w:space="0" w:color="auto"/>
                <w:right w:val="none" w:sz="0" w:space="0" w:color="auto"/>
              </w:divBdr>
            </w:div>
            <w:div w:id="869027594">
              <w:marLeft w:val="0"/>
              <w:marRight w:val="0"/>
              <w:marTop w:val="0"/>
              <w:marBottom w:val="0"/>
              <w:divBdr>
                <w:top w:val="none" w:sz="0" w:space="0" w:color="auto"/>
                <w:left w:val="none" w:sz="0" w:space="0" w:color="auto"/>
                <w:bottom w:val="none" w:sz="0" w:space="0" w:color="auto"/>
                <w:right w:val="none" w:sz="0" w:space="0" w:color="auto"/>
              </w:divBdr>
            </w:div>
            <w:div w:id="1641308285">
              <w:marLeft w:val="0"/>
              <w:marRight w:val="0"/>
              <w:marTop w:val="0"/>
              <w:marBottom w:val="0"/>
              <w:divBdr>
                <w:top w:val="none" w:sz="0" w:space="0" w:color="auto"/>
                <w:left w:val="none" w:sz="0" w:space="0" w:color="auto"/>
                <w:bottom w:val="none" w:sz="0" w:space="0" w:color="auto"/>
                <w:right w:val="none" w:sz="0" w:space="0" w:color="auto"/>
              </w:divBdr>
            </w:div>
            <w:div w:id="1152865570">
              <w:marLeft w:val="0"/>
              <w:marRight w:val="0"/>
              <w:marTop w:val="0"/>
              <w:marBottom w:val="0"/>
              <w:divBdr>
                <w:top w:val="none" w:sz="0" w:space="0" w:color="auto"/>
                <w:left w:val="none" w:sz="0" w:space="0" w:color="auto"/>
                <w:bottom w:val="none" w:sz="0" w:space="0" w:color="auto"/>
                <w:right w:val="none" w:sz="0" w:space="0" w:color="auto"/>
              </w:divBdr>
            </w:div>
            <w:div w:id="216210980">
              <w:marLeft w:val="0"/>
              <w:marRight w:val="0"/>
              <w:marTop w:val="0"/>
              <w:marBottom w:val="0"/>
              <w:divBdr>
                <w:top w:val="none" w:sz="0" w:space="0" w:color="auto"/>
                <w:left w:val="none" w:sz="0" w:space="0" w:color="auto"/>
                <w:bottom w:val="none" w:sz="0" w:space="0" w:color="auto"/>
                <w:right w:val="none" w:sz="0" w:space="0" w:color="auto"/>
              </w:divBdr>
            </w:div>
            <w:div w:id="1790659476">
              <w:marLeft w:val="0"/>
              <w:marRight w:val="0"/>
              <w:marTop w:val="0"/>
              <w:marBottom w:val="0"/>
              <w:divBdr>
                <w:top w:val="none" w:sz="0" w:space="0" w:color="auto"/>
                <w:left w:val="none" w:sz="0" w:space="0" w:color="auto"/>
                <w:bottom w:val="none" w:sz="0" w:space="0" w:color="auto"/>
                <w:right w:val="none" w:sz="0" w:space="0" w:color="auto"/>
              </w:divBdr>
            </w:div>
            <w:div w:id="494107518">
              <w:marLeft w:val="0"/>
              <w:marRight w:val="0"/>
              <w:marTop w:val="0"/>
              <w:marBottom w:val="0"/>
              <w:divBdr>
                <w:top w:val="none" w:sz="0" w:space="0" w:color="auto"/>
                <w:left w:val="none" w:sz="0" w:space="0" w:color="auto"/>
                <w:bottom w:val="none" w:sz="0" w:space="0" w:color="auto"/>
                <w:right w:val="none" w:sz="0" w:space="0" w:color="auto"/>
              </w:divBdr>
            </w:div>
            <w:div w:id="1093159650">
              <w:marLeft w:val="0"/>
              <w:marRight w:val="0"/>
              <w:marTop w:val="0"/>
              <w:marBottom w:val="0"/>
              <w:divBdr>
                <w:top w:val="none" w:sz="0" w:space="0" w:color="auto"/>
                <w:left w:val="none" w:sz="0" w:space="0" w:color="auto"/>
                <w:bottom w:val="none" w:sz="0" w:space="0" w:color="auto"/>
                <w:right w:val="none" w:sz="0" w:space="0" w:color="auto"/>
              </w:divBdr>
            </w:div>
            <w:div w:id="1876312169">
              <w:marLeft w:val="0"/>
              <w:marRight w:val="0"/>
              <w:marTop w:val="0"/>
              <w:marBottom w:val="0"/>
              <w:divBdr>
                <w:top w:val="none" w:sz="0" w:space="0" w:color="auto"/>
                <w:left w:val="none" w:sz="0" w:space="0" w:color="auto"/>
                <w:bottom w:val="none" w:sz="0" w:space="0" w:color="auto"/>
                <w:right w:val="none" w:sz="0" w:space="0" w:color="auto"/>
              </w:divBdr>
            </w:div>
            <w:div w:id="508522460">
              <w:marLeft w:val="0"/>
              <w:marRight w:val="0"/>
              <w:marTop w:val="0"/>
              <w:marBottom w:val="0"/>
              <w:divBdr>
                <w:top w:val="none" w:sz="0" w:space="0" w:color="auto"/>
                <w:left w:val="none" w:sz="0" w:space="0" w:color="auto"/>
                <w:bottom w:val="none" w:sz="0" w:space="0" w:color="auto"/>
                <w:right w:val="none" w:sz="0" w:space="0" w:color="auto"/>
              </w:divBdr>
            </w:div>
            <w:div w:id="39981751">
              <w:marLeft w:val="0"/>
              <w:marRight w:val="0"/>
              <w:marTop w:val="0"/>
              <w:marBottom w:val="0"/>
              <w:divBdr>
                <w:top w:val="none" w:sz="0" w:space="0" w:color="auto"/>
                <w:left w:val="none" w:sz="0" w:space="0" w:color="auto"/>
                <w:bottom w:val="none" w:sz="0" w:space="0" w:color="auto"/>
                <w:right w:val="none" w:sz="0" w:space="0" w:color="auto"/>
              </w:divBdr>
            </w:div>
            <w:div w:id="176045899">
              <w:marLeft w:val="0"/>
              <w:marRight w:val="0"/>
              <w:marTop w:val="0"/>
              <w:marBottom w:val="0"/>
              <w:divBdr>
                <w:top w:val="none" w:sz="0" w:space="0" w:color="auto"/>
                <w:left w:val="none" w:sz="0" w:space="0" w:color="auto"/>
                <w:bottom w:val="none" w:sz="0" w:space="0" w:color="auto"/>
                <w:right w:val="none" w:sz="0" w:space="0" w:color="auto"/>
              </w:divBdr>
            </w:div>
            <w:div w:id="744182902">
              <w:marLeft w:val="0"/>
              <w:marRight w:val="0"/>
              <w:marTop w:val="0"/>
              <w:marBottom w:val="0"/>
              <w:divBdr>
                <w:top w:val="none" w:sz="0" w:space="0" w:color="auto"/>
                <w:left w:val="none" w:sz="0" w:space="0" w:color="auto"/>
                <w:bottom w:val="none" w:sz="0" w:space="0" w:color="auto"/>
                <w:right w:val="none" w:sz="0" w:space="0" w:color="auto"/>
              </w:divBdr>
            </w:div>
            <w:div w:id="1538467196">
              <w:marLeft w:val="0"/>
              <w:marRight w:val="0"/>
              <w:marTop w:val="0"/>
              <w:marBottom w:val="0"/>
              <w:divBdr>
                <w:top w:val="none" w:sz="0" w:space="0" w:color="auto"/>
                <w:left w:val="none" w:sz="0" w:space="0" w:color="auto"/>
                <w:bottom w:val="none" w:sz="0" w:space="0" w:color="auto"/>
                <w:right w:val="none" w:sz="0" w:space="0" w:color="auto"/>
              </w:divBdr>
            </w:div>
            <w:div w:id="705524196">
              <w:marLeft w:val="0"/>
              <w:marRight w:val="0"/>
              <w:marTop w:val="0"/>
              <w:marBottom w:val="0"/>
              <w:divBdr>
                <w:top w:val="none" w:sz="0" w:space="0" w:color="auto"/>
                <w:left w:val="none" w:sz="0" w:space="0" w:color="auto"/>
                <w:bottom w:val="none" w:sz="0" w:space="0" w:color="auto"/>
                <w:right w:val="none" w:sz="0" w:space="0" w:color="auto"/>
              </w:divBdr>
            </w:div>
            <w:div w:id="1774393877">
              <w:marLeft w:val="0"/>
              <w:marRight w:val="0"/>
              <w:marTop w:val="0"/>
              <w:marBottom w:val="0"/>
              <w:divBdr>
                <w:top w:val="none" w:sz="0" w:space="0" w:color="auto"/>
                <w:left w:val="none" w:sz="0" w:space="0" w:color="auto"/>
                <w:bottom w:val="none" w:sz="0" w:space="0" w:color="auto"/>
                <w:right w:val="none" w:sz="0" w:space="0" w:color="auto"/>
              </w:divBdr>
            </w:div>
            <w:div w:id="521626145">
              <w:marLeft w:val="0"/>
              <w:marRight w:val="0"/>
              <w:marTop w:val="0"/>
              <w:marBottom w:val="0"/>
              <w:divBdr>
                <w:top w:val="none" w:sz="0" w:space="0" w:color="auto"/>
                <w:left w:val="none" w:sz="0" w:space="0" w:color="auto"/>
                <w:bottom w:val="none" w:sz="0" w:space="0" w:color="auto"/>
                <w:right w:val="none" w:sz="0" w:space="0" w:color="auto"/>
              </w:divBdr>
            </w:div>
            <w:div w:id="691615689">
              <w:marLeft w:val="0"/>
              <w:marRight w:val="0"/>
              <w:marTop w:val="0"/>
              <w:marBottom w:val="0"/>
              <w:divBdr>
                <w:top w:val="none" w:sz="0" w:space="0" w:color="auto"/>
                <w:left w:val="none" w:sz="0" w:space="0" w:color="auto"/>
                <w:bottom w:val="none" w:sz="0" w:space="0" w:color="auto"/>
                <w:right w:val="none" w:sz="0" w:space="0" w:color="auto"/>
              </w:divBdr>
            </w:div>
            <w:div w:id="813564110">
              <w:marLeft w:val="0"/>
              <w:marRight w:val="0"/>
              <w:marTop w:val="0"/>
              <w:marBottom w:val="0"/>
              <w:divBdr>
                <w:top w:val="none" w:sz="0" w:space="0" w:color="auto"/>
                <w:left w:val="none" w:sz="0" w:space="0" w:color="auto"/>
                <w:bottom w:val="none" w:sz="0" w:space="0" w:color="auto"/>
                <w:right w:val="none" w:sz="0" w:space="0" w:color="auto"/>
              </w:divBdr>
            </w:div>
            <w:div w:id="1694453599">
              <w:marLeft w:val="0"/>
              <w:marRight w:val="0"/>
              <w:marTop w:val="0"/>
              <w:marBottom w:val="0"/>
              <w:divBdr>
                <w:top w:val="none" w:sz="0" w:space="0" w:color="auto"/>
                <w:left w:val="none" w:sz="0" w:space="0" w:color="auto"/>
                <w:bottom w:val="none" w:sz="0" w:space="0" w:color="auto"/>
                <w:right w:val="none" w:sz="0" w:space="0" w:color="auto"/>
              </w:divBdr>
            </w:div>
            <w:div w:id="167866453">
              <w:marLeft w:val="0"/>
              <w:marRight w:val="0"/>
              <w:marTop w:val="0"/>
              <w:marBottom w:val="0"/>
              <w:divBdr>
                <w:top w:val="none" w:sz="0" w:space="0" w:color="auto"/>
                <w:left w:val="none" w:sz="0" w:space="0" w:color="auto"/>
                <w:bottom w:val="none" w:sz="0" w:space="0" w:color="auto"/>
                <w:right w:val="none" w:sz="0" w:space="0" w:color="auto"/>
              </w:divBdr>
            </w:div>
            <w:div w:id="196741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0BE91-2119-4C3D-A1D6-E05D19807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6</TotalTime>
  <Pages>17</Pages>
  <Words>2984</Words>
  <Characters>1701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cDonnell</dc:creator>
  <cp:keywords/>
  <dc:description/>
  <cp:lastModifiedBy>Karen McDonnell</cp:lastModifiedBy>
  <cp:revision>13</cp:revision>
  <dcterms:created xsi:type="dcterms:W3CDTF">2022-10-04T14:33:00Z</dcterms:created>
  <dcterms:modified xsi:type="dcterms:W3CDTF">2022-10-09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bTH3s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